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bookmarkStart w:id="0" w:name="_GoBack"/>
      <w:bookmarkEnd w:id="0"/>
      <w:r w:rsidRPr="00891F7B">
        <w:rPr>
          <w:rFonts w:ascii="Times New Roman" w:eastAsia="Times New Roman" w:hAnsi="Times New Roman" w:cs="Times New Roman"/>
          <w:b/>
          <w:bCs/>
          <w:sz w:val="24"/>
          <w:szCs w:val="24"/>
          <w:lang w:val="en-US" w:eastAsia="fr-FR"/>
        </w:rPr>
        <w:t>Appendiceal Actinomycosis Revealed in the Postpartum Period: A Case Report and Literature Review</w:t>
      </w:r>
    </w:p>
    <w:p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Abstract</w:t>
      </w:r>
    </w:p>
    <w:p w:rsidR="005A1624" w:rsidRPr="005A1624" w:rsidRDefault="005A1624" w:rsidP="005A1624">
      <w:pPr>
        <w:spacing w:before="100" w:beforeAutospacing="1" w:after="100" w:afterAutospacing="1" w:line="240" w:lineRule="auto"/>
        <w:rPr>
          <w:rFonts w:ascii="Times New Roman" w:eastAsia="Times New Roman" w:hAnsi="Times New Roman" w:cs="Times New Roman"/>
          <w:sz w:val="24"/>
          <w:szCs w:val="24"/>
          <w:lang w:val="en-US" w:eastAsia="fr-FR"/>
        </w:rPr>
      </w:pPr>
      <w:r w:rsidRPr="005A1624">
        <w:rPr>
          <w:rFonts w:ascii="Times New Roman" w:eastAsia="Times New Roman" w:hAnsi="Times New Roman" w:cs="Times New Roman"/>
          <w:sz w:val="24"/>
          <w:szCs w:val="24"/>
          <w:lang w:val="en-US" w:eastAsia="fr-FR"/>
        </w:rPr>
        <w:t xml:space="preserve">Appendiceal actinomycosis is a rare form of chronic infection caused by </w:t>
      </w:r>
      <w:r w:rsidRPr="005A1624">
        <w:rPr>
          <w:rFonts w:ascii="Times New Roman" w:eastAsia="Times New Roman" w:hAnsi="Times New Roman" w:cs="Times New Roman"/>
          <w:i/>
          <w:iCs/>
          <w:sz w:val="24"/>
          <w:szCs w:val="24"/>
          <w:lang w:val="en-US" w:eastAsia="fr-FR"/>
        </w:rPr>
        <w:t xml:space="preserve">Actinomyces </w:t>
      </w:r>
      <w:proofErr w:type="spellStart"/>
      <w:r w:rsidRPr="005A1624">
        <w:rPr>
          <w:rFonts w:ascii="Times New Roman" w:eastAsia="Times New Roman" w:hAnsi="Times New Roman" w:cs="Times New Roman"/>
          <w:i/>
          <w:iCs/>
          <w:sz w:val="24"/>
          <w:szCs w:val="24"/>
          <w:lang w:val="en-US" w:eastAsia="fr-FR"/>
        </w:rPr>
        <w:t>israelii</w:t>
      </w:r>
      <w:proofErr w:type="spellEnd"/>
      <w:r w:rsidRPr="005A1624">
        <w:rPr>
          <w:rFonts w:ascii="Times New Roman" w:eastAsia="Times New Roman" w:hAnsi="Times New Roman" w:cs="Times New Roman"/>
          <w:sz w:val="24"/>
          <w:szCs w:val="24"/>
          <w:lang w:val="en-US" w:eastAsia="fr-FR"/>
        </w:rPr>
        <w:t>, a commensal bacterium of the digestive and female genital tracts. Its clinical presentation is often atypical and nonspecific, making the diagnosis difficult, usually established postoperatively. We report the case of a 35-year-old woman admitted on the 30th day postpartum with right iliac fossa pain evolving over several days, associated with fever. A history of prolonged intrauterine device (IUD) use was noted. Imaging revealed an appendiceal mass, prompting urgent surgical exploration. Histological analysis revealed sulfur granules and filamentous bacilli, consistent with appendiceal actinomycosis. The patient received prolonged antibiotic treatment with amoxicillin for twelve months, with a favorable outcome. This case highlights the importance of considering this diagnosis in cases of chronic abdominal pain, especially in postpartum women, and emphasizes the benefit of combined medical-surgical management in advanced forms.</w:t>
      </w:r>
    </w:p>
    <w:p w:rsidR="005A1624"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Keywords</w:t>
      </w:r>
    </w:p>
    <w:p w:rsidR="005A1624" w:rsidRPr="005A1624" w:rsidRDefault="005A1624" w:rsidP="005A1624">
      <w:pPr>
        <w:pStyle w:val="NormalWeb"/>
        <w:rPr>
          <w:lang w:val="en-US"/>
        </w:rPr>
      </w:pPr>
      <w:r w:rsidRPr="005A1624">
        <w:rPr>
          <w:lang w:val="en-US"/>
        </w:rPr>
        <w:t>Actinomycosis, Antibiotic treatment, Postpartum, Subacute appendicitis, Surgery</w:t>
      </w:r>
    </w:p>
    <w:p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EB089C">
        <w:rPr>
          <w:rFonts w:ascii="Times New Roman" w:eastAsia="Times New Roman" w:hAnsi="Times New Roman" w:cs="Times New Roman"/>
          <w:b/>
          <w:bCs/>
          <w:sz w:val="24"/>
          <w:szCs w:val="24"/>
          <w:lang w:val="en-US" w:eastAsia="fr-FR"/>
        </w:rPr>
        <w:t>Introduction</w:t>
      </w:r>
    </w:p>
    <w:p w:rsidR="005A1624" w:rsidRPr="005A1624" w:rsidRDefault="005A1624" w:rsidP="00F82AD1">
      <w:pPr>
        <w:spacing w:before="100" w:beforeAutospacing="1" w:after="100" w:afterAutospacing="1" w:line="240" w:lineRule="auto"/>
        <w:rPr>
          <w:rFonts w:ascii="Times New Roman" w:eastAsia="Times New Roman" w:hAnsi="Times New Roman" w:cs="Times New Roman"/>
          <w:sz w:val="24"/>
          <w:szCs w:val="24"/>
          <w:lang w:val="en-US" w:eastAsia="fr-FR"/>
        </w:rPr>
      </w:pPr>
      <w:r w:rsidRPr="005A1624">
        <w:rPr>
          <w:rFonts w:ascii="Times New Roman" w:eastAsia="Times New Roman" w:hAnsi="Times New Roman" w:cs="Times New Roman"/>
          <w:sz w:val="24"/>
          <w:szCs w:val="24"/>
          <w:lang w:val="en-US" w:eastAsia="fr-FR"/>
        </w:rPr>
        <w:t>Acute appendicitis remains the leading cause of emergency abdominal surgery worldwide</w:t>
      </w:r>
      <w:r>
        <w:rPr>
          <w:rFonts w:ascii="Times New Roman" w:eastAsia="Times New Roman" w:hAnsi="Times New Roman" w:cs="Times New Roman"/>
          <w:sz w:val="24"/>
          <w:szCs w:val="24"/>
          <w:lang w:val="en-US" w:eastAsia="fr-FR"/>
        </w:rPr>
        <w:t xml:space="preserve"> </w:t>
      </w:r>
      <w:r w:rsidRPr="00091B36">
        <w:rPr>
          <w:rFonts w:ascii="Times New Roman" w:eastAsia="Times New Roman" w:hAnsi="Times New Roman" w:cs="Times New Roman"/>
          <w:sz w:val="24"/>
          <w:szCs w:val="24"/>
          <w:lang w:val="en-US" w:eastAsia="fr-FR"/>
        </w:rPr>
        <w:fldChar w:fldCharType="begin"/>
      </w:r>
      <w:r w:rsidRPr="00091B36">
        <w:rPr>
          <w:rFonts w:ascii="Times New Roman" w:eastAsia="Times New Roman" w:hAnsi="Times New Roman" w:cs="Times New Roman"/>
          <w:sz w:val="24"/>
          <w:szCs w:val="24"/>
          <w:lang w:val="en-US" w:eastAsia="fr-FR"/>
        </w:rPr>
        <w:instrText xml:space="preserve"> ADDIN ZOTERO_ITEM CSL_CITATION {"citationID":"JvpnMfMp","properties":{"formattedCitation":"(1)","plainCitation":"(1)","noteIndex":0},"citationItems":[{"id":1739,"uris":["http://zotero.org/users/17016691/items/ULLTV5ZI"],"itemData":{"id":1739,"type":"article-journal","abstract":"Background: \n          Acute appendicitis (AA) has a prevalence of 8% in the general population with a rate of complicated (perforated) appendicitis (CA) up to 40%. Serum fibrinogen may serve as an indicator for CA.\n          Patients and Methods: \n          115 patients were included from January 2012 to December 2012 using a positive pathology report for AA as a gold standard diagnostic method. We divided the patients into two groups accordingly to the pathology report: Complicated Appendicitis and Uncomplicated Appendicitis (UA). Our primary endpoint was to compare the levels of serum fibrinogen between the two groups and find if there is a relationship between fibrinogen level and CA.\n          Results: \n          68 patients were diagnosed with UA and 47 with CA. Using a fibrinogen value of 885 mg/dl we found to be the best cut-off for predicting complicated appendicitis with a sensitivity of 86.77% (76.87–93.71 IC 95%), a specificity of 91.49 (83.51–99.46 IC 95%), a positive predictive value of 93.65 (95% CI 86.81–99.64) and, a negative predictive value of 82.69 (95% CI 65.73–87.84).\n          Conclusion: \n          In the setting of a patient with a clinical diagnosis of AA, this study demonstrates fibrinogen as a good predictor factor for appendiceal perforation.\n          Highlights: \n          \n            AA is the most common indication for emergency abdominal surgery without a diagnostic method for complicated appendicitis.\n            Serological methods to estimate the severity of acute appendicitis are currently of interest.\n            The serum fibrinogen is a possible, easy, and accessible marker that can predict a complicated appendicitis.\n            We demonstrate that serum fibrinogen has a high sensitivity and specificity for complicated appendicitis.","container-title":"International Journal of Surgery","DOI":"10.1016/j.ijsu.2015.11.046","language":"en-US","page":"109","source":"journals.lww.com","title":"Diagnostic value of serum fibrinogen as a predictive factor for complicated appendicitis (perforated). A cross-sectional study","volume":"25","author":[{"family":"Alvarez-Alvarez","given":"F. A."},{"family":"Maciel-Gutierrez","given":"V. M."},{"family":"Rocha-Muñoz","given":"A. D."},{"family":"Lujan","given":"J. H."},{"family":"Ploneda-Valencia","given":"C. F."}],"issued":{"date-parts":[["2016",1]]}}}],"schema":"https://github.com/citation-style-language/schema/raw/master/csl-citation.json"} </w:instrText>
      </w:r>
      <w:r w:rsidRPr="00091B36">
        <w:rPr>
          <w:rFonts w:ascii="Times New Roman" w:eastAsia="Times New Roman" w:hAnsi="Times New Roman" w:cs="Times New Roman"/>
          <w:sz w:val="24"/>
          <w:szCs w:val="24"/>
          <w:lang w:val="en-US" w:eastAsia="fr-FR"/>
        </w:rPr>
        <w:fldChar w:fldCharType="separate"/>
      </w:r>
      <w:r w:rsidRPr="00091B36">
        <w:rPr>
          <w:rFonts w:ascii="Times New Roman" w:eastAsia="Times New Roman" w:hAnsi="Times New Roman" w:cs="Times New Roman"/>
          <w:sz w:val="24"/>
          <w:szCs w:val="24"/>
          <w:lang w:val="en-US" w:eastAsia="fr-FR"/>
        </w:rPr>
        <w:t>(1)</w:t>
      </w:r>
      <w:r w:rsidRPr="00091B36">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w:t>
      </w:r>
      <w:r w:rsidRPr="005A1624">
        <w:rPr>
          <w:rFonts w:ascii="Times New Roman" w:eastAsia="Times New Roman" w:hAnsi="Times New Roman" w:cs="Times New Roman"/>
          <w:sz w:val="24"/>
          <w:szCs w:val="24"/>
          <w:lang w:val="en-US" w:eastAsia="fr-FR"/>
        </w:rPr>
        <w:t xml:space="preserve"> However, non-acute forms, including subacute, chronic, or recurrent presentations, are largely underestimated</w:t>
      </w:r>
      <w:r>
        <w:rPr>
          <w:rFonts w:ascii="Times New Roman" w:eastAsia="Times New Roman" w:hAnsi="Times New Roman" w:cs="Times New Roman"/>
          <w:sz w:val="24"/>
          <w:szCs w:val="24"/>
          <w:lang w:val="en-US" w:eastAsia="fr-FR"/>
        </w:rPr>
        <w:t xml:space="preserve"> </w:t>
      </w:r>
      <w:r w:rsidRPr="00091B36">
        <w:rPr>
          <w:rFonts w:ascii="Times New Roman" w:eastAsia="Times New Roman" w:hAnsi="Times New Roman" w:cs="Times New Roman"/>
          <w:sz w:val="24"/>
          <w:szCs w:val="24"/>
          <w:lang w:val="en-US" w:eastAsia="fr-FR"/>
        </w:rPr>
        <w:fldChar w:fldCharType="begin"/>
      </w:r>
      <w:r w:rsidR="00A26C79">
        <w:rPr>
          <w:rFonts w:ascii="Times New Roman" w:eastAsia="Times New Roman" w:hAnsi="Times New Roman" w:cs="Times New Roman"/>
          <w:sz w:val="24"/>
          <w:szCs w:val="24"/>
          <w:lang w:val="en-US" w:eastAsia="fr-FR"/>
        </w:rPr>
        <w:instrText xml:space="preserve"> ADDIN ZOTERO_ITEM CSL_CITATION {"citationID":"iaY0AvF1","properties":{"formattedCitation":"(2)","plainCitation":"(2)","noteIndex":0},"citationItems":[{"id":1756,"uris":["http://zotero.org/users/17016691/items/KBYN5QW6"],"itemData":{"id":1756,"type":"article-journal","container-title":"Clinical Pediatrics","DOI":"10.1177/000992280504400414","ISSN":"0009-9228","issue":"4","journalAbbreviation":"Clin Pediatr (Phila)","language":"eng","note":"PMID: 15864372","page":"363-365","source":"PubMed","title":"Subacute appendicitis","volume":"44","author":[{"family":"Berk","given":"David R."},{"family":"Sylvester","given":"Karl G."}],"issued":{"date-parts":[["2005",5]]}}}],"schema":"https://github.com/citation-style-language/schema/raw/master/csl-citation.json"} </w:instrText>
      </w:r>
      <w:r w:rsidRPr="00091B36">
        <w:rPr>
          <w:rFonts w:ascii="Times New Roman" w:eastAsia="Times New Roman" w:hAnsi="Times New Roman" w:cs="Times New Roman"/>
          <w:sz w:val="24"/>
          <w:szCs w:val="24"/>
          <w:lang w:val="en-US" w:eastAsia="fr-FR"/>
        </w:rPr>
        <w:fldChar w:fldCharType="separate"/>
      </w:r>
      <w:r w:rsidR="00A26C79" w:rsidRPr="00AB41AC">
        <w:rPr>
          <w:rFonts w:ascii="Times New Roman" w:eastAsia="Times New Roman" w:hAnsi="Times New Roman" w:cs="Times New Roman"/>
          <w:sz w:val="24"/>
          <w:szCs w:val="24"/>
          <w:lang w:val="en-US" w:eastAsia="fr-FR"/>
        </w:rPr>
        <w:t>(2)</w:t>
      </w:r>
      <w:r w:rsidRPr="00091B36">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r w:rsidRPr="005A1624">
        <w:rPr>
          <w:rFonts w:ascii="Times New Roman" w:eastAsia="Times New Roman" w:hAnsi="Times New Roman" w:cs="Times New Roman"/>
          <w:sz w:val="24"/>
          <w:szCs w:val="24"/>
          <w:lang w:val="en-US" w:eastAsia="fr-FR"/>
        </w:rPr>
        <w:t xml:space="preserve">. Among the rare causes, appendiceal actinomycosis is a chronic granulomatous infection caused by anaerobic Gram-positive bacteria of the genus </w:t>
      </w:r>
      <w:r w:rsidRPr="00AB41AC">
        <w:rPr>
          <w:rFonts w:ascii="Times New Roman" w:eastAsia="Times New Roman" w:hAnsi="Times New Roman" w:cs="Times New Roman"/>
          <w:sz w:val="24"/>
          <w:szCs w:val="24"/>
          <w:lang w:val="en-US" w:eastAsia="fr-FR"/>
        </w:rPr>
        <w:t xml:space="preserve">Actinomyces </w:t>
      </w:r>
      <w:r w:rsidRPr="007F3497">
        <w:rPr>
          <w:rFonts w:ascii="Times New Roman" w:eastAsia="Times New Roman" w:hAnsi="Times New Roman" w:cs="Times New Roman"/>
          <w:sz w:val="24"/>
          <w:szCs w:val="24"/>
          <w:lang w:val="en-US" w:eastAsia="fr-FR"/>
        </w:rPr>
        <w:fldChar w:fldCharType="begin"/>
      </w:r>
      <w:r w:rsidR="00A26C79">
        <w:rPr>
          <w:rFonts w:ascii="Times New Roman" w:eastAsia="Times New Roman" w:hAnsi="Times New Roman" w:cs="Times New Roman"/>
          <w:sz w:val="24"/>
          <w:szCs w:val="24"/>
          <w:lang w:val="en-US" w:eastAsia="fr-FR"/>
        </w:rPr>
        <w:instrText xml:space="preserve"> ADDIN ZOTERO_ITEM CSL_CITATION {"citationID":"2tAfcE5I","properties":{"formattedCitation":"(3)","plainCitation":"(3)","noteIndex":0},"citationItems":[{"id":1743,"uris":["http://zotero.org/users/17016691/items/R7X92Y8J"],"itemData":{"id":1743,"type":"article-journal","abstract":"#### Summary points\n\nActinomycosis is a rare, chronic, and slowly progressive granulomatous disease caused by filamentous Gram positive anaerobic bacteria from the Actinomycetaceae family (genus Actinomyces ).1 It is often misdiagnosed because it can mimic other conditions such as malignancy and tuberculosis,2 and a high level of clinical suspicion is needed for an early diagnosis. However, it is readily treatable and curable if the patient is appropriately managed. We review the clinical presentations of actinomycosis, its diagnosis, and approaches to treatment. Our review is based on the findings of randomised controlled trials, prospective analytical and retrospective studies, review articles, and case reports.\n\nActinomyces are commensals of the human oropharynx, gastrointestinal tract, and urogenital tract. When tissue integrity is breached through a mucosal lesion they can invade local structures and organs and become pathogenic. Actinomycosis is therefore mainly an endogenous infection.3 Actinomyces are often isolated with other normal commensals, such as Aggregatibacter actinomycetemcomitans (previously Actinobacillus actinomycetemcomitans ), Eikenella corrodens , fusobacteria, bacteroides, capnocytophaga, staphylococci (including S aureus ) , streptococci (including β haemolytic streptococci and S pneumoniae ), or Enterobacteriaceae, but the precise pattern of organisms depends on the site of infection.4 …","container-title":"BMJ","DOI":"10.1136/bmj.d6099","ISSN":"0959-8138, 1468-5833","journalAbbreviation":"BMJ","language":"en","license":"© BMJ Publishing Group Ltd 2011","note":"publisher: British Medical Journal Publishing Group\nsection: Clinical Review\nPMID: 21990282","page":"d6099","source":"www.bmj.com","title":"Actinomycosis","volume":"343","author":[{"family":"Wong","given":"V. K."},{"family":"Turmezei","given":"T. D."},{"family":"Weston","given":"V. C."}],"issued":{"date-parts":[["2011",10,11]]}}}],"schema":"https://github.com/citation-style-language/schema/raw/master/csl-citation.json"} </w:instrText>
      </w:r>
      <w:r w:rsidRPr="007F3497">
        <w:rPr>
          <w:rFonts w:ascii="Times New Roman" w:eastAsia="Times New Roman" w:hAnsi="Times New Roman" w:cs="Times New Roman"/>
          <w:sz w:val="24"/>
          <w:szCs w:val="24"/>
          <w:lang w:val="en-US" w:eastAsia="fr-FR"/>
        </w:rPr>
        <w:fldChar w:fldCharType="separate"/>
      </w:r>
      <w:r w:rsidR="00A26C79" w:rsidRPr="00AB41AC">
        <w:rPr>
          <w:rFonts w:ascii="Times New Roman" w:eastAsia="Times New Roman" w:hAnsi="Times New Roman" w:cs="Times New Roman"/>
          <w:sz w:val="24"/>
          <w:szCs w:val="24"/>
          <w:lang w:val="en-US" w:eastAsia="fr-FR"/>
        </w:rPr>
        <w:t>(3)</w:t>
      </w:r>
      <w:r w:rsidRPr="007F3497">
        <w:rPr>
          <w:rFonts w:ascii="Times New Roman" w:eastAsia="Times New Roman" w:hAnsi="Times New Roman" w:cs="Times New Roman"/>
          <w:sz w:val="24"/>
          <w:szCs w:val="24"/>
          <w:lang w:val="en-US" w:eastAsia="fr-FR"/>
        </w:rPr>
        <w:fldChar w:fldCharType="end"/>
      </w:r>
      <w:r w:rsidRPr="005A1624">
        <w:rPr>
          <w:rFonts w:ascii="Times New Roman" w:eastAsia="Times New Roman" w:hAnsi="Times New Roman" w:cs="Times New Roman"/>
          <w:sz w:val="24"/>
          <w:szCs w:val="24"/>
          <w:lang w:val="en-US" w:eastAsia="fr-FR"/>
        </w:rPr>
        <w:t>. Although it represents a small percentage of appendicitis cases, it is very rarely diagnosed preoperatively. Diagnosis remains challenging due to its insidious and nonspecific presentation</w:t>
      </w:r>
      <w:r>
        <w:rPr>
          <w:rFonts w:ascii="Times New Roman" w:eastAsia="Times New Roman" w:hAnsi="Times New Roman" w:cs="Times New Roman"/>
          <w:sz w:val="24"/>
          <w:szCs w:val="24"/>
          <w:lang w:val="en-US" w:eastAsia="fr-FR"/>
        </w:rPr>
        <w:t xml:space="preserve"> </w:t>
      </w:r>
      <w:r w:rsidRPr="00091B36">
        <w:rPr>
          <w:rFonts w:ascii="Times New Roman" w:eastAsia="Times New Roman" w:hAnsi="Times New Roman" w:cs="Times New Roman"/>
          <w:sz w:val="24"/>
          <w:szCs w:val="24"/>
          <w:lang w:val="en-US" w:eastAsia="fr-FR"/>
        </w:rPr>
        <w:fldChar w:fldCharType="begin"/>
      </w:r>
      <w:r w:rsidR="00A26C79">
        <w:rPr>
          <w:rFonts w:ascii="Times New Roman" w:eastAsia="Times New Roman" w:hAnsi="Times New Roman" w:cs="Times New Roman"/>
          <w:sz w:val="24"/>
          <w:szCs w:val="24"/>
          <w:lang w:val="en-US" w:eastAsia="fr-FR"/>
        </w:rPr>
        <w:instrText xml:space="preserve"> ADDIN ZOTERO_ITEM CSL_CITATION {"citationID":"16YkdA7X","properties":{"formattedCitation":"(4)","plainCitation":"(4)","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Pr="00091B36">
        <w:rPr>
          <w:rFonts w:ascii="Times New Roman" w:eastAsia="Times New Roman" w:hAnsi="Times New Roman" w:cs="Times New Roman"/>
          <w:sz w:val="24"/>
          <w:szCs w:val="24"/>
          <w:lang w:val="en-US" w:eastAsia="fr-FR"/>
        </w:rPr>
        <w:fldChar w:fldCharType="separate"/>
      </w:r>
      <w:r w:rsidR="00A26C79" w:rsidRPr="00AB41AC">
        <w:rPr>
          <w:rFonts w:ascii="Times New Roman" w:eastAsia="Times New Roman" w:hAnsi="Times New Roman" w:cs="Times New Roman"/>
          <w:sz w:val="24"/>
          <w:szCs w:val="24"/>
          <w:lang w:val="en-US" w:eastAsia="fr-FR"/>
        </w:rPr>
        <w:t>(4)</w:t>
      </w:r>
      <w:r w:rsidRPr="00091B36">
        <w:rPr>
          <w:rFonts w:ascii="Times New Roman" w:eastAsia="Times New Roman" w:hAnsi="Times New Roman" w:cs="Times New Roman"/>
          <w:sz w:val="24"/>
          <w:szCs w:val="24"/>
          <w:lang w:val="en-US" w:eastAsia="fr-FR"/>
        </w:rPr>
        <w:fldChar w:fldCharType="end"/>
      </w:r>
      <w:r w:rsidRPr="005A1624">
        <w:rPr>
          <w:rFonts w:ascii="Times New Roman" w:eastAsia="Times New Roman" w:hAnsi="Times New Roman" w:cs="Times New Roman"/>
          <w:sz w:val="24"/>
          <w:szCs w:val="24"/>
          <w:lang w:val="en-US" w:eastAsia="fr-FR"/>
        </w:rPr>
        <w:t>. This case illustrates the diagnostic difficulty posed by actinomycosis, especially when it occurs in a postpartum context.</w:t>
      </w:r>
    </w:p>
    <w:p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Case Report</w:t>
      </w:r>
    </w:p>
    <w:p w:rsidR="005A1624" w:rsidRPr="00AB41AC" w:rsidRDefault="005A1624"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AB41AC">
        <w:rPr>
          <w:rFonts w:ascii="Times New Roman" w:eastAsia="Times New Roman" w:hAnsi="Times New Roman" w:cs="Times New Roman"/>
          <w:sz w:val="24"/>
          <w:szCs w:val="24"/>
          <w:lang w:val="en-US" w:eastAsia="fr-FR"/>
        </w:rPr>
        <w:t>A 35-year-old woman, smoker, primigravida, and primiparous, with no significant medical history, had used a copper IUD for five years prior to this pregnancy, which was carried to term without complications. She was admitted on postpartum day 30 for right iliac fossa pain evolving over eight days, associated with moderate fever (38.5 °C) and chills. The patient reported similar but less intense pain at 37 weeks of gestation, which worsened after delivery.</w:t>
      </w:r>
    </w:p>
    <w:p w:rsidR="00CB6364" w:rsidRPr="00AB41AC" w:rsidRDefault="00CB6364"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AB41AC">
        <w:rPr>
          <w:rFonts w:ascii="Times New Roman" w:eastAsia="Times New Roman" w:hAnsi="Times New Roman" w:cs="Times New Roman"/>
          <w:sz w:val="24"/>
          <w:szCs w:val="24"/>
          <w:lang w:val="en-US" w:eastAsia="fr-FR"/>
        </w:rPr>
        <w:t xml:space="preserve">Clinical examination revealed a fixed, oblong, tender mass measuring approximately 5 x 5 cm in the right iliac fossa, with localized guarding but no generalized abdominal rigidity. Biological workup showed an inflammatory syndrome with leukocytosis of 16,200/mm³ and CRP at 257 mg/L. Contrast-enhanced abdominal CT scan revealed a well-limited 4 cm appendiceal mass, suggestive of an abscess, with fat stranding, without </w:t>
      </w:r>
      <w:proofErr w:type="spellStart"/>
      <w:r w:rsidRPr="00AB41AC">
        <w:rPr>
          <w:rFonts w:ascii="Times New Roman" w:eastAsia="Times New Roman" w:hAnsi="Times New Roman" w:cs="Times New Roman"/>
          <w:sz w:val="24"/>
          <w:szCs w:val="24"/>
          <w:lang w:val="en-US" w:eastAsia="fr-FR"/>
        </w:rPr>
        <w:t>mesoappendiceal</w:t>
      </w:r>
      <w:proofErr w:type="spellEnd"/>
      <w:r w:rsidRPr="00AB41AC">
        <w:rPr>
          <w:rFonts w:ascii="Times New Roman" w:eastAsia="Times New Roman" w:hAnsi="Times New Roman" w:cs="Times New Roman"/>
          <w:sz w:val="24"/>
          <w:szCs w:val="24"/>
          <w:lang w:val="en-US" w:eastAsia="fr-FR"/>
        </w:rPr>
        <w:t xml:space="preserve"> or </w:t>
      </w:r>
      <w:proofErr w:type="spellStart"/>
      <w:r w:rsidRPr="00AB41AC">
        <w:rPr>
          <w:rFonts w:ascii="Times New Roman" w:eastAsia="Times New Roman" w:hAnsi="Times New Roman" w:cs="Times New Roman"/>
          <w:sz w:val="24"/>
          <w:szCs w:val="24"/>
          <w:lang w:val="en-US" w:eastAsia="fr-FR"/>
        </w:rPr>
        <w:t>periappendiceal</w:t>
      </w:r>
      <w:proofErr w:type="spellEnd"/>
      <w:r w:rsidRPr="00AB41AC">
        <w:rPr>
          <w:rFonts w:ascii="Times New Roman" w:eastAsia="Times New Roman" w:hAnsi="Times New Roman" w:cs="Times New Roman"/>
          <w:sz w:val="24"/>
          <w:szCs w:val="24"/>
          <w:lang w:val="en-US" w:eastAsia="fr-FR"/>
        </w:rPr>
        <w:t xml:space="preserve"> tissue infiltration, no regional lymphadenopathy, and no signs of dissemination.</w:t>
      </w:r>
    </w:p>
    <w:p w:rsidR="005A1624" w:rsidRPr="00AB41AC" w:rsidRDefault="005A1624"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AB41AC">
        <w:rPr>
          <w:rFonts w:ascii="Times New Roman" w:eastAsia="Times New Roman" w:hAnsi="Times New Roman" w:cs="Times New Roman"/>
          <w:sz w:val="24"/>
          <w:szCs w:val="24"/>
          <w:lang w:val="en-US" w:eastAsia="fr-FR"/>
        </w:rPr>
        <w:lastRenderedPageBreak/>
        <w:t>Surgical exploration via a Mac Burney incision revealed an ileocecal appendiceal inflammatory mass adherent to the abdominal wall</w:t>
      </w:r>
      <w:r w:rsidR="00F82AD1" w:rsidRPr="00AB41AC">
        <w:rPr>
          <w:rFonts w:ascii="Times New Roman" w:eastAsia="Times New Roman" w:hAnsi="Times New Roman" w:cs="Times New Roman"/>
          <w:sz w:val="24"/>
          <w:szCs w:val="24"/>
          <w:lang w:val="en-US" w:eastAsia="fr-FR"/>
        </w:rPr>
        <w:t xml:space="preserve"> (Fig 1)</w:t>
      </w:r>
      <w:r w:rsidRPr="00AB41AC">
        <w:rPr>
          <w:rFonts w:ascii="Times New Roman" w:eastAsia="Times New Roman" w:hAnsi="Times New Roman" w:cs="Times New Roman"/>
          <w:sz w:val="24"/>
          <w:szCs w:val="24"/>
          <w:lang w:val="en-US" w:eastAsia="fr-FR"/>
        </w:rPr>
        <w:t>. A pseudo-tumoral appendix measuring 3 cm with a distal citrine collection of 3 cm was identified. Ileocecal resection with ileocolic anastomosis was performed.</w:t>
      </w:r>
    </w:p>
    <w:p w:rsidR="005A1624" w:rsidRPr="00AB41AC" w:rsidRDefault="005A1624"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AB41AC">
        <w:rPr>
          <w:rFonts w:ascii="Times New Roman" w:eastAsia="Times New Roman" w:hAnsi="Times New Roman" w:cs="Times New Roman"/>
          <w:sz w:val="24"/>
          <w:szCs w:val="24"/>
          <w:lang w:val="en-US" w:eastAsia="fr-FR"/>
        </w:rPr>
        <w:t xml:space="preserve">The postoperative course was uneventful under amoxicillin treatment, and the patient was discharged on day 12. Microbiological analysis of the collected fluid isolated </w:t>
      </w:r>
      <w:r w:rsidRPr="00AB41AC">
        <w:rPr>
          <w:rFonts w:ascii="Times New Roman" w:eastAsia="Times New Roman" w:hAnsi="Times New Roman" w:cs="Times New Roman"/>
          <w:i/>
          <w:iCs/>
          <w:sz w:val="24"/>
          <w:szCs w:val="24"/>
          <w:lang w:val="en-US" w:eastAsia="fr-FR"/>
        </w:rPr>
        <w:t xml:space="preserve">Actinomyces </w:t>
      </w:r>
      <w:proofErr w:type="spellStart"/>
      <w:r w:rsidRPr="00AB41AC">
        <w:rPr>
          <w:rFonts w:ascii="Times New Roman" w:eastAsia="Times New Roman" w:hAnsi="Times New Roman" w:cs="Times New Roman"/>
          <w:i/>
          <w:iCs/>
          <w:sz w:val="24"/>
          <w:szCs w:val="24"/>
          <w:lang w:val="en-US" w:eastAsia="fr-FR"/>
        </w:rPr>
        <w:t>israelii</w:t>
      </w:r>
      <w:proofErr w:type="spellEnd"/>
      <w:r w:rsidRPr="00AB41AC">
        <w:rPr>
          <w:rFonts w:ascii="Times New Roman" w:eastAsia="Times New Roman" w:hAnsi="Times New Roman" w:cs="Times New Roman"/>
          <w:sz w:val="24"/>
          <w:szCs w:val="24"/>
          <w:lang w:val="en-US" w:eastAsia="fr-FR"/>
        </w:rPr>
        <w:t>, sensitive to amoxicillin. Histopathological examination showed chronic fistulized appendicitis with transmural lymphoid infiltration and sulfur granules suggestive of actinomycosis; silver staining revealed black filamentous bacilli. Oral amoxicillin therapy was continued for 12 months without recurrence.</w:t>
      </w:r>
    </w:p>
    <w:p w:rsidR="00F10D88" w:rsidRDefault="00F10D88"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noProof/>
          <w:sz w:val="24"/>
          <w:szCs w:val="24"/>
          <w:lang w:eastAsia="fr-FR"/>
        </w:rPr>
        <w:drawing>
          <wp:inline distT="0" distB="0" distL="0" distR="0">
            <wp:extent cx="4229100" cy="40957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50717-WA0003.jpg"/>
                    <pic:cNvPicPr/>
                  </pic:nvPicPr>
                  <pic:blipFill rotWithShape="1">
                    <a:blip r:embed="rId5">
                      <a:extLst>
                        <a:ext uri="{28A0092B-C50C-407E-A947-70E740481C1C}">
                          <a14:useLocalDpi xmlns:a14="http://schemas.microsoft.com/office/drawing/2010/main" val="0"/>
                        </a:ext>
                      </a:extLst>
                    </a:blip>
                    <a:srcRect r="329" b="27603"/>
                    <a:stretch/>
                  </pic:blipFill>
                  <pic:spPr bwMode="auto">
                    <a:xfrm>
                      <a:off x="0" y="0"/>
                      <a:ext cx="4229417" cy="4096057"/>
                    </a:xfrm>
                    <a:prstGeom prst="rect">
                      <a:avLst/>
                    </a:prstGeom>
                    <a:ln>
                      <a:noFill/>
                    </a:ln>
                    <a:extLst>
                      <a:ext uri="{53640926-AAD7-44D8-BBD7-CCE9431645EC}">
                        <a14:shadowObscured xmlns:a14="http://schemas.microsoft.com/office/drawing/2010/main"/>
                      </a:ext>
                    </a:extLst>
                  </pic:spPr>
                </pic:pic>
              </a:graphicData>
            </a:graphic>
          </wp:inline>
        </w:drawing>
      </w:r>
    </w:p>
    <w:p w:rsidR="00F10D88" w:rsidRPr="00F10D88" w:rsidRDefault="00F10D88" w:rsidP="00891F7B">
      <w:pPr>
        <w:spacing w:before="100" w:beforeAutospacing="1" w:after="100" w:afterAutospacing="1" w:line="240" w:lineRule="auto"/>
        <w:rPr>
          <w:rFonts w:ascii="Times New Roman" w:eastAsia="Times New Roman" w:hAnsi="Times New Roman" w:cs="Times New Roman"/>
          <w:i/>
          <w:iCs/>
          <w:sz w:val="24"/>
          <w:szCs w:val="24"/>
          <w:lang w:val="en-US" w:eastAsia="fr-FR"/>
        </w:rPr>
      </w:pPr>
      <w:r w:rsidRPr="00F10D88">
        <w:rPr>
          <w:i/>
          <w:iCs/>
          <w:lang w:val="en-US"/>
        </w:rPr>
        <w:t xml:space="preserve">Fig 1: Intraoperative view showing a </w:t>
      </w:r>
      <w:proofErr w:type="spellStart"/>
      <w:r w:rsidRPr="00F10D88">
        <w:rPr>
          <w:i/>
          <w:iCs/>
          <w:lang w:val="en-US"/>
        </w:rPr>
        <w:t>pseudotumoral</w:t>
      </w:r>
      <w:proofErr w:type="spellEnd"/>
      <w:r w:rsidRPr="00F10D88">
        <w:rPr>
          <w:i/>
          <w:iCs/>
          <w:lang w:val="en-US"/>
        </w:rPr>
        <w:t xml:space="preserve"> appendix, thickened, sclerotic, and fistulized. The inflammatory and adherent appearance suggests a complicated chronic form of appendicitis.</w:t>
      </w:r>
    </w:p>
    <w:p w:rsidR="00C019FA" w:rsidRDefault="00C019FA" w:rsidP="00C019FA">
      <w:pPr>
        <w:spacing w:before="100" w:beforeAutospacing="1" w:after="100" w:afterAutospacing="1" w:line="240" w:lineRule="auto"/>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Discussion</w:t>
      </w:r>
    </w:p>
    <w:p w:rsidR="00CB6364" w:rsidRPr="00AB41AC" w:rsidRDefault="00CB6364"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AB41AC">
        <w:rPr>
          <w:rFonts w:ascii="Times New Roman" w:eastAsia="Times New Roman" w:hAnsi="Times New Roman" w:cs="Times New Roman"/>
          <w:sz w:val="24"/>
          <w:szCs w:val="24"/>
          <w:lang w:val="en-US" w:eastAsia="fr-FR"/>
        </w:rPr>
        <w:t xml:space="preserve">Actinomycosis is a rare chronic bacterial infection with slow progression, caused by Gram-positive, non-spore-forming anaerobic bacilli of the genus </w:t>
      </w:r>
      <w:r w:rsidRPr="00AB41AC">
        <w:rPr>
          <w:rFonts w:ascii="Times New Roman" w:eastAsia="Times New Roman" w:hAnsi="Times New Roman" w:cs="Times New Roman"/>
          <w:i/>
          <w:iCs/>
          <w:sz w:val="24"/>
          <w:szCs w:val="24"/>
          <w:lang w:val="en-US" w:eastAsia="fr-FR"/>
        </w:rPr>
        <w:t>Actinomyces</w:t>
      </w:r>
      <w:r w:rsidRPr="00AB41AC">
        <w:rPr>
          <w:rFonts w:ascii="Times New Roman" w:eastAsia="Times New Roman" w:hAnsi="Times New Roman" w:cs="Times New Roman"/>
          <w:sz w:val="24"/>
          <w:szCs w:val="24"/>
          <w:lang w:val="en-US" w:eastAsia="fr-FR"/>
        </w:rPr>
        <w:t xml:space="preserve">, which may appear as ramified filaments. The most frequently isolated species in humans is </w:t>
      </w:r>
      <w:r w:rsidRPr="00AB41AC">
        <w:rPr>
          <w:rFonts w:ascii="Times New Roman" w:eastAsia="Times New Roman" w:hAnsi="Times New Roman" w:cs="Times New Roman"/>
          <w:i/>
          <w:iCs/>
          <w:sz w:val="24"/>
          <w:szCs w:val="24"/>
          <w:lang w:val="en-US" w:eastAsia="fr-FR"/>
        </w:rPr>
        <w:t xml:space="preserve">Actinomyces </w:t>
      </w:r>
      <w:proofErr w:type="spellStart"/>
      <w:r w:rsidRPr="00AB41AC">
        <w:rPr>
          <w:rFonts w:ascii="Times New Roman" w:eastAsia="Times New Roman" w:hAnsi="Times New Roman" w:cs="Times New Roman"/>
          <w:i/>
          <w:iCs/>
          <w:sz w:val="24"/>
          <w:szCs w:val="24"/>
          <w:lang w:val="en-US" w:eastAsia="fr-FR"/>
        </w:rPr>
        <w:t>israelii</w:t>
      </w:r>
      <w:proofErr w:type="spellEnd"/>
      <w:r w:rsidRPr="00AB41AC">
        <w:rPr>
          <w:rFonts w:ascii="Times New Roman" w:eastAsia="Times New Roman" w:hAnsi="Times New Roman" w:cs="Times New Roman"/>
          <w:sz w:val="24"/>
          <w:szCs w:val="24"/>
          <w:lang w:val="en-US" w:eastAsia="fr-FR"/>
        </w:rPr>
        <w:t>. These bacteria are common commensals of the oropharynx, digestive tra</w:t>
      </w:r>
      <w:r w:rsidR="00171E89" w:rsidRPr="00AB41AC">
        <w:rPr>
          <w:rFonts w:ascii="Times New Roman" w:eastAsia="Times New Roman" w:hAnsi="Times New Roman" w:cs="Times New Roman"/>
          <w:sz w:val="24"/>
          <w:szCs w:val="24"/>
          <w:lang w:val="en-US" w:eastAsia="fr-FR"/>
        </w:rPr>
        <w:t xml:space="preserve">ct, and female genital tract </w:t>
      </w:r>
      <w:r w:rsidR="00171E89" w:rsidRPr="007F3497">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QB7C2IZe","properties":{"formattedCitation":"(5)","plainCitation":"(5)","noteIndex":0},"citationItems":[{"id":1754,"uris":["http://zotero.org/users/17016691/items/9898BVI9"],"itemData":{"id":1754,"type":"article-journal","container-title":"Clinical Infectious Diseases","ISSN":"1058-4838","issue":"6","note":"publisher: Oxford University Press","page":"1255-1261","source":"JSTOR","title":"Actinomycosis","volume":"26","author":[{"family":"Smego","given":"Raymond A."},{"family":"Foglia","given":"Ginamarie"}],"issued":{"date-parts":[["1998"]]}}}],"schema":"https://github.com/citation-style-language/schema/raw/master/csl-citation.json"} </w:instrText>
      </w:r>
      <w:r w:rsidR="00171E89" w:rsidRPr="007F3497">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5)</w:t>
      </w:r>
      <w:r w:rsidR="00171E89" w:rsidRPr="007F3497">
        <w:rPr>
          <w:rFonts w:ascii="Times New Roman" w:eastAsia="Times New Roman" w:hAnsi="Times New Roman" w:cs="Times New Roman"/>
          <w:sz w:val="24"/>
          <w:szCs w:val="24"/>
          <w:lang w:val="en-US" w:eastAsia="fr-FR"/>
        </w:rPr>
        <w:fldChar w:fldCharType="end"/>
      </w:r>
      <w:r w:rsidRPr="00AB41AC">
        <w:rPr>
          <w:rFonts w:ascii="Times New Roman" w:eastAsia="Times New Roman" w:hAnsi="Times New Roman" w:cs="Times New Roman"/>
          <w:sz w:val="24"/>
          <w:szCs w:val="24"/>
          <w:lang w:val="en-US" w:eastAsia="fr-FR"/>
        </w:rPr>
        <w:t xml:space="preserve">. Their pathogenic potential is low and generally requires mucosal disruption to invade tissues, as seen in appendicitis, diverticulitis, digestive perforation, prior abdominal surgery, foreign </w:t>
      </w:r>
      <w:r w:rsidR="00171E89" w:rsidRPr="00AB41AC">
        <w:rPr>
          <w:rFonts w:ascii="Times New Roman" w:eastAsia="Times New Roman" w:hAnsi="Times New Roman" w:cs="Times New Roman"/>
          <w:sz w:val="24"/>
          <w:szCs w:val="24"/>
          <w:lang w:val="en-US" w:eastAsia="fr-FR"/>
        </w:rPr>
        <w:t xml:space="preserve">bodies, or digestive cancers </w:t>
      </w:r>
      <w:r w:rsidR="00171E89" w:rsidRPr="007F3497">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uXMJ4qCt","properties":{"formattedCitation":"(6)","plainCitation":"(6)","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171E89" w:rsidRPr="007F3497">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6)</w:t>
      </w:r>
      <w:r w:rsidR="00171E89" w:rsidRPr="007F3497">
        <w:rPr>
          <w:rFonts w:ascii="Times New Roman" w:eastAsia="Times New Roman" w:hAnsi="Times New Roman" w:cs="Times New Roman"/>
          <w:sz w:val="24"/>
          <w:szCs w:val="24"/>
          <w:lang w:val="en-US" w:eastAsia="fr-FR"/>
        </w:rPr>
        <w:fldChar w:fldCharType="end"/>
      </w:r>
      <w:r w:rsidRPr="00AB41AC">
        <w:rPr>
          <w:rFonts w:ascii="Times New Roman" w:eastAsia="Times New Roman" w:hAnsi="Times New Roman" w:cs="Times New Roman"/>
          <w:sz w:val="24"/>
          <w:szCs w:val="24"/>
          <w:lang w:val="en-US" w:eastAsia="fr-FR"/>
        </w:rPr>
        <w:t>.</w:t>
      </w:r>
    </w:p>
    <w:p w:rsidR="00C506C8" w:rsidRPr="00C506C8" w:rsidRDefault="00C506C8" w:rsidP="00C506C8">
      <w:pPr>
        <w:spacing w:before="100" w:beforeAutospacing="1" w:after="100" w:afterAutospacing="1" w:line="24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C</w:t>
      </w:r>
      <w:r w:rsidRPr="00C506C8">
        <w:rPr>
          <w:rFonts w:ascii="Times New Roman" w:eastAsia="Times New Roman" w:hAnsi="Times New Roman" w:cs="Times New Roman"/>
          <w:sz w:val="24"/>
          <w:szCs w:val="24"/>
          <w:lang w:val="en-US" w:eastAsia="fr-FR"/>
        </w:rPr>
        <w:t>linical Actinomycosis presents in three major clinical forms:</w:t>
      </w:r>
    </w:p>
    <w:p w:rsidR="00C506C8" w:rsidRPr="007876D9" w:rsidRDefault="00C506C8" w:rsidP="007876D9">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lang w:val="en-US" w:eastAsia="fr-FR"/>
        </w:rPr>
      </w:pPr>
      <w:r w:rsidRPr="007876D9">
        <w:rPr>
          <w:rFonts w:ascii="Times New Roman" w:eastAsia="Times New Roman" w:hAnsi="Times New Roman" w:cs="Times New Roman"/>
          <w:sz w:val="24"/>
          <w:szCs w:val="24"/>
          <w:lang w:val="en-US" w:eastAsia="fr-FR"/>
        </w:rPr>
        <w:lastRenderedPageBreak/>
        <w:t>Cervicofacial: 40–55% of cases</w:t>
      </w:r>
    </w:p>
    <w:p w:rsidR="00C506C8" w:rsidRPr="007876D9" w:rsidRDefault="00C506C8" w:rsidP="007876D9">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lang w:val="en-US" w:eastAsia="fr-FR"/>
        </w:rPr>
      </w:pPr>
      <w:r w:rsidRPr="007876D9">
        <w:rPr>
          <w:rFonts w:ascii="Times New Roman" w:eastAsia="Times New Roman" w:hAnsi="Times New Roman" w:cs="Times New Roman"/>
          <w:sz w:val="24"/>
          <w:szCs w:val="24"/>
          <w:lang w:val="en-US" w:eastAsia="fr-FR"/>
        </w:rPr>
        <w:t>Abdominopelvic: 20%</w:t>
      </w:r>
    </w:p>
    <w:p w:rsidR="00C506C8" w:rsidRPr="007876D9" w:rsidRDefault="00C506C8" w:rsidP="007876D9">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lang w:val="en-US" w:eastAsia="fr-FR"/>
        </w:rPr>
      </w:pPr>
      <w:r w:rsidRPr="007876D9">
        <w:rPr>
          <w:rFonts w:ascii="Times New Roman" w:eastAsia="Times New Roman" w:hAnsi="Times New Roman" w:cs="Times New Roman"/>
          <w:sz w:val="24"/>
          <w:szCs w:val="24"/>
          <w:lang w:val="en-US" w:eastAsia="fr-FR"/>
        </w:rPr>
        <w:t xml:space="preserve">Thoracic: 15% </w:t>
      </w:r>
      <w:r w:rsidRPr="007876D9">
        <w:rPr>
          <w:rFonts w:ascii="Times New Roman" w:eastAsia="Times New Roman" w:hAnsi="Times New Roman" w:cs="Times New Roman"/>
          <w:sz w:val="24"/>
          <w:szCs w:val="24"/>
          <w:lang w:val="en-US" w:eastAsia="fr-FR"/>
        </w:rPr>
        <w:fldChar w:fldCharType="begin"/>
      </w:r>
      <w:r w:rsidR="00AB41AC" w:rsidRPr="007876D9">
        <w:rPr>
          <w:rFonts w:ascii="Times New Roman" w:eastAsia="Times New Roman" w:hAnsi="Times New Roman" w:cs="Times New Roman"/>
          <w:sz w:val="24"/>
          <w:szCs w:val="24"/>
          <w:lang w:val="en-US" w:eastAsia="fr-FR"/>
        </w:rPr>
        <w:instrText xml:space="preserve"> ADDIN ZOTERO_ITEM CSL_CITATION {"citationID":"bwnZnCMG","properties":{"formattedCitation":"(7)","plainCitation":"(7)","noteIndex":0},"citationItems":[{"id":1752,"uris":["http://zotero.org/users/17016691/items/94B8AGTA"],"itemData":{"id":1752,"type":"article-journal","abstract":"Actinomycosis was at one time a common diagnosis in this country. It still is fairly common in some parts of the world. As the numbers of antibiotics and indications for their use have increased, the disease has almost become a medical rarity in the United States. This fact might be thought a paradox in view of the universal presence of the actinomyces organisms in every human mouth. However, it is perhaps not well recognized that the actinomyces are true bacteria, and that they are particularly sensitive to most of the common antibacterials in current usage. These facts have combined to decrease the clinical frequency of the disease as well as effectively reduce the opportunity for securing a satisfactory specimen for laboratory culture in suspected cases. Actinomycosis can present in a variety of forms and may mimic other infections or even neoplasms. The clinical pattern of remission and exacerbation of symptoms occurring in parallel sequence with initiation and cessation of antibiotic administration is a phenomenon which should increase suspicion for actinomycosis in any of its manifestations.","container-title":"The Laryngoscope","DOI":"10.1288/00005537-198409000-00013","ISSN":"0023-852X","issue":"9","journalAbbreviation":"Laryngoscope","language":"eng","note":"PMID: 6381942","page":"1198-1217","source":"PubMed","title":"Actinomycosis: diagnostic and therapeutic considerations and a review of 32 cases","title-short":"Actinomycosis","volume":"94","author":[{"family":"Bennhoff","given":"D. F."}],"issued":{"date-parts":[["1984",9]]}}}],"schema":"https://github.com/citation-style-language/schema/raw/master/csl-citation.json"} </w:instrText>
      </w:r>
      <w:r w:rsidRPr="007876D9">
        <w:rPr>
          <w:rFonts w:ascii="Times New Roman" w:eastAsia="Times New Roman" w:hAnsi="Times New Roman" w:cs="Times New Roman"/>
          <w:sz w:val="24"/>
          <w:szCs w:val="24"/>
          <w:lang w:val="en-US" w:eastAsia="fr-FR"/>
        </w:rPr>
        <w:fldChar w:fldCharType="separate"/>
      </w:r>
      <w:r w:rsidR="00AB41AC" w:rsidRPr="007876D9">
        <w:rPr>
          <w:rFonts w:ascii="Times New Roman" w:eastAsia="Times New Roman" w:hAnsi="Times New Roman" w:cs="Times New Roman"/>
          <w:sz w:val="24"/>
          <w:szCs w:val="24"/>
          <w:lang w:val="en-US" w:eastAsia="fr-FR"/>
        </w:rPr>
        <w:t>(7)</w:t>
      </w:r>
      <w:r w:rsidRPr="007876D9">
        <w:rPr>
          <w:rFonts w:ascii="Times New Roman" w:eastAsia="Times New Roman" w:hAnsi="Times New Roman" w:cs="Times New Roman"/>
          <w:sz w:val="24"/>
          <w:szCs w:val="24"/>
          <w:lang w:val="en-US" w:eastAsia="fr-FR"/>
        </w:rPr>
        <w:fldChar w:fldCharType="end"/>
      </w:r>
      <w:r w:rsidRPr="007876D9">
        <w:rPr>
          <w:rFonts w:ascii="Times New Roman" w:eastAsia="Times New Roman" w:hAnsi="Times New Roman" w:cs="Times New Roman"/>
          <w:sz w:val="24"/>
          <w:szCs w:val="24"/>
          <w:lang w:val="en-US" w:eastAsia="fr-FR"/>
        </w:rPr>
        <w:t>.</w:t>
      </w:r>
    </w:p>
    <w:p w:rsidR="00C506C8" w:rsidRPr="00AB41AC" w:rsidRDefault="00C506C8"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C506C8">
        <w:rPr>
          <w:rFonts w:ascii="Times New Roman" w:eastAsia="Times New Roman" w:hAnsi="Times New Roman" w:cs="Times New Roman"/>
          <w:sz w:val="24"/>
          <w:szCs w:val="24"/>
          <w:lang w:val="en-US" w:eastAsia="fr-FR"/>
        </w:rPr>
        <w:t xml:space="preserve">In the abdominal cavity, Actinomyces species colonize the right colon, especially stagnation-prone areas like the cecum, appendix, or diverticula </w:t>
      </w:r>
      <w:r w:rsidRPr="00C506C8">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CO4vEUdJ","properties":{"formattedCitation":"(6)","plainCitation":"(6)","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Pr="00C506C8">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6)</w:t>
      </w:r>
      <w:r w:rsidRPr="00C506C8">
        <w:rPr>
          <w:rFonts w:ascii="Times New Roman" w:eastAsia="Times New Roman" w:hAnsi="Times New Roman" w:cs="Times New Roman"/>
          <w:sz w:val="24"/>
          <w:szCs w:val="24"/>
          <w:lang w:val="en-US" w:eastAsia="fr-FR"/>
        </w:rPr>
        <w:fldChar w:fldCharType="end"/>
      </w:r>
      <w:r w:rsidRPr="00C506C8">
        <w:rPr>
          <w:rFonts w:ascii="Times New Roman" w:eastAsia="Times New Roman" w:hAnsi="Times New Roman" w:cs="Times New Roman"/>
          <w:sz w:val="24"/>
          <w:szCs w:val="24"/>
          <w:lang w:val="en-US" w:eastAsia="fr-FR"/>
        </w:rPr>
        <w:t xml:space="preserve">. Infection can occur weeks or even years after a mucosal breach, explaining its insidious progression. In 75% of cases, perforated appendicitis is the trigger </w:t>
      </w:r>
      <w:r w:rsidRPr="00C506C8">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O7gsoNzi","properties":{"formattedCitation":"(8)","plainCitation":"(8)","noteIndex":0},"citationItems":[{"id":1782,"uris":["http://zotero.org/users/17016691/items/P3RD2URN"],"itemData":{"id":1782,"type":"article-journal","abstract":"A case of actinomycosis affecting multiple sites in the colon, masquerading as diverticulitis, is presented. Final diagnosis was delayed until a tuboovarian abscess developed that required resection and was found to contain sulfur granules. Bacteriology, pathophysiology, and antibiotic treatment of abdominal actinomycosis is discussed. Difficulties in diagnosis are mentioned.","container-title":"The American Journal of Gastroenterology","ISSN":"0002-9270","issue":"12","journalAbbreviation":"Am J Gastroenterol","language":"eng","note":"PMID: 3788934","page":"1212-1214","source":"PubMed","title":"Actinomycosis at multiple colonic sites","volume":"81","author":[{"family":"Deshmukh","given":"N."},{"family":"Heaney","given":"S. J."}],"issued":{"date-parts":[["1986",12]]}}}],"schema":"https://github.com/citation-style-language/schema/raw/master/csl-citation.json"} </w:instrText>
      </w:r>
      <w:r w:rsidRPr="00C506C8">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8)</w:t>
      </w:r>
      <w:r w:rsidRPr="00C506C8">
        <w:rPr>
          <w:rFonts w:ascii="Times New Roman" w:eastAsia="Times New Roman" w:hAnsi="Times New Roman" w:cs="Times New Roman"/>
          <w:sz w:val="24"/>
          <w:szCs w:val="24"/>
          <w:lang w:val="en-US" w:eastAsia="fr-FR"/>
        </w:rPr>
        <w:fldChar w:fldCharType="end"/>
      </w:r>
      <w:r w:rsidRPr="00C506C8">
        <w:rPr>
          <w:rFonts w:ascii="Times New Roman" w:eastAsia="Times New Roman" w:hAnsi="Times New Roman" w:cs="Times New Roman"/>
          <w:sz w:val="24"/>
          <w:szCs w:val="24"/>
          <w:lang w:val="en-US" w:eastAsia="fr-FR"/>
        </w:rPr>
        <w:t xml:space="preserve">. However, as in our case, infection can also occur on non-perforated inflamed appendices </w:t>
      </w:r>
      <w:r w:rsidRPr="00C506C8">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ZLy9YUmc","properties":{"formattedCitation":"(6)","plainCitation":"(6)","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Pr="00C506C8">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6)</w:t>
      </w:r>
      <w:r w:rsidRPr="00C506C8">
        <w:rPr>
          <w:rFonts w:ascii="Times New Roman" w:eastAsia="Times New Roman" w:hAnsi="Times New Roman" w:cs="Times New Roman"/>
          <w:sz w:val="24"/>
          <w:szCs w:val="24"/>
          <w:lang w:val="en-US" w:eastAsia="fr-FR"/>
        </w:rPr>
        <w:fldChar w:fldCharType="end"/>
      </w:r>
      <w:r w:rsidRPr="00AB41AC">
        <w:rPr>
          <w:rFonts w:ascii="Times New Roman" w:eastAsia="Times New Roman" w:hAnsi="Times New Roman" w:cs="Times New Roman"/>
          <w:sz w:val="24"/>
          <w:szCs w:val="24"/>
          <w:lang w:val="en-US" w:eastAsia="fr-FR"/>
        </w:rPr>
        <w:t>.</w:t>
      </w:r>
    </w:p>
    <w:p w:rsidR="00171E89"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Appendiceal actinomycosis is considered the most common form of abdominal actinomycosis. The infection often extends to the terminal ileum and abdominal wall. Symptoms are usually insidious and nonspecific, including recurrent abdominal pain and low-grade fever</w:t>
      </w:r>
      <w:r w:rsidR="0075731E" w:rsidRPr="00AB41AC">
        <w:rPr>
          <w:rFonts w:ascii="Times New Roman" w:eastAsia="Times New Roman" w:hAnsi="Times New Roman" w:cs="Times New Roman"/>
          <w:sz w:val="24"/>
          <w:szCs w:val="24"/>
          <w:lang w:val="en-US" w:eastAsia="fr-FR"/>
        </w:rPr>
        <w:t xml:space="preserve">. Appendiceal actinomycosis represents only 0.02–0.06% of appendicitis cases, and fewer than 10% of them are diagnosed preoperatively </w:t>
      </w:r>
      <w:r w:rsidR="00C506C8"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Acq8pdEC","properties":{"formattedCitation":"(6)","plainCitation":"(6)","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C506C8"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6)</w:t>
      </w:r>
      <w:r w:rsidR="00C506C8"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A thorough clinical examination may reveal localized tenderness or, more rarely, a palpable right iliac fossa mass. A history of similar symptoms weeks prior to consultation may suggest a previously unrecognized perforated appendicitis</w:t>
      </w:r>
      <w:r w:rsidR="00C506C8" w:rsidRPr="00AB41AC">
        <w:rPr>
          <w:rFonts w:ascii="Times New Roman" w:eastAsia="Times New Roman" w:hAnsi="Times New Roman" w:cs="Times New Roman"/>
          <w:sz w:val="24"/>
          <w:szCs w:val="24"/>
          <w:lang w:val="en-US" w:eastAsia="fr-FR"/>
        </w:rPr>
        <w:t xml:space="preserve"> </w:t>
      </w:r>
      <w:r w:rsidR="00C506C8"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APOR5IYJ","properties":{"formattedCitation":"(9)","plainCitation":"(9)","noteIndex":0},"citationItems":[{"id":1760,"uris":["http://zotero.org/users/17016691/items/DQJC7R9D"],"itemData":{"id":1760,"type":"article-journal","container-title":"Yonsei Medical Journal","DOI":"10.3349/ymj.2009.50.4.555","issue":"4","journalAbbreviation":"Yonsei Med J","note":"publisher: Yonsei University College of Medicine","page":"555-559","source":"synapse.koreamed.org","title":"Clinical Features of Abdominopelvic Actinomycosis: Report of Twenty Cases and Literature Review","title-short":"Clinical Features of Abdominopelvic Actinomycosis","volume":"50","author":[{"family":"Choi","given":"Myung-Min"},{"family":"Beak","given":"Jeong Heum"},{"family":"Lee","given":"Jung Nam"},{"family":"Park","given":"Sanghui"},{"family":"Lee","given":"Won-Suk"}],"issued":{"date-parts":[["2009",8,19]]}}}],"schema":"https://github.com/citation-style-language/schema/raw/master/csl-citation.json"} </w:instrText>
      </w:r>
      <w:r w:rsidR="00C506C8"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9)</w:t>
      </w:r>
      <w:r w:rsidR="00C506C8"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75731E" w:rsidRPr="00171E89" w:rsidRDefault="0075731E"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2D678E">
        <w:rPr>
          <w:rFonts w:ascii="Times New Roman" w:eastAsia="Times New Roman" w:hAnsi="Times New Roman" w:cs="Times New Roman"/>
          <w:sz w:val="24"/>
          <w:szCs w:val="24"/>
          <w:lang w:val="en-US" w:eastAsia="fr-FR"/>
        </w:rPr>
        <w:t xml:space="preserve">Due to its nonspecific presentation and resemblance to other digestive or gynecologic diseases, abdominal actinomycosis is rarely considered initially. It may mimic chronic appendicitis, Crohn's disease, intestinal tuberculosis, amebiasis, </w:t>
      </w:r>
      <w:proofErr w:type="spellStart"/>
      <w:r w:rsidRPr="002D678E">
        <w:rPr>
          <w:rFonts w:ascii="Times New Roman" w:eastAsia="Times New Roman" w:hAnsi="Times New Roman" w:cs="Times New Roman"/>
          <w:sz w:val="24"/>
          <w:szCs w:val="24"/>
          <w:lang w:val="en-US" w:eastAsia="fr-FR"/>
        </w:rPr>
        <w:t>cecal</w:t>
      </w:r>
      <w:proofErr w:type="spellEnd"/>
      <w:r w:rsidRPr="002D678E">
        <w:rPr>
          <w:rFonts w:ascii="Times New Roman" w:eastAsia="Times New Roman" w:hAnsi="Times New Roman" w:cs="Times New Roman"/>
          <w:sz w:val="24"/>
          <w:szCs w:val="24"/>
          <w:lang w:val="en-US" w:eastAsia="fr-FR"/>
        </w:rPr>
        <w:t xml:space="preserve"> carcinoma, diverticulitis, or </w:t>
      </w:r>
      <w:proofErr w:type="spellStart"/>
      <w:r w:rsidRPr="002D678E">
        <w:rPr>
          <w:rFonts w:ascii="Times New Roman" w:eastAsia="Times New Roman" w:hAnsi="Times New Roman" w:cs="Times New Roman"/>
          <w:sz w:val="24"/>
          <w:szCs w:val="24"/>
          <w:lang w:val="en-US" w:eastAsia="fr-FR"/>
        </w:rPr>
        <w:t>tubo</w:t>
      </w:r>
      <w:proofErr w:type="spellEnd"/>
      <w:r w:rsidRPr="002D678E">
        <w:rPr>
          <w:rFonts w:ascii="Times New Roman" w:eastAsia="Times New Roman" w:hAnsi="Times New Roman" w:cs="Times New Roman"/>
          <w:sz w:val="24"/>
          <w:szCs w:val="24"/>
          <w:lang w:val="en-US" w:eastAsia="fr-FR"/>
        </w:rPr>
        <w:t xml:space="preserve">-ovarian abscess </w:t>
      </w:r>
      <w:r w:rsidRPr="002D678E">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UZCckuGl","properties":{"formattedCitation":"(10)","plainCitation":"(10)","noteIndex":0},"citationItems":[{"id":1813,"uris":["http://zotero.org/users/17016691/items/6MHHNH7J"],"itemData":{"id":1813,"type":"article-journal","abstract":"Actinomycosis is an uncommon chronic infectious disease. Common sites of involvement include the cervicofacial, thoracic and abdominopelvic regions. In abdominopelvic actinomycosis, the ileocecal region, including the appendix, is the most commonly involved site. In some reports, limited appendiceal actinomycosis has revealed a thickened appendiceal wall with peri-appendiceal inflammation as acute appendicitis or perforated appendicitis. We experienced pathologically confirmed intraluminal limited appendiceal actinomycosis without peri-appendiceal infiltration. Here, we report the computed tomography and ultrasound findings.","container-title":"World Journal of Gastroenterology : WJG","DOI":"10.3748/wjg.v16.i3.395","ISSN":"1007-9327","issue":"3","journalAbbreviation":"World J Gastroenterol","note":"PMID: 20082489\nPMCID: PMC2807964","page":"395-397","source":"PubMed Central","title":"Actinomycosis of the appendix mimicking appendiceal tumor: A case report","title-short":"Actinomycosis of the appendix mimicking appendiceal tumor","volume":"16","author":[{"family":"Lee","given":"Sang-Yun"},{"family":"Kwon","given":"Hee-Jin"},{"family":"Cho","given":"Jin-Han"},{"family":"Oh","given":"Jong-Young"},{"family":"Nam","given":"Kyung-Jin"},{"family":"Lee","given":"Jin-Hwa"},{"family":"Yoon","given":"Seong-Kuk"},{"family":"Kang","given":"Myong-Jin"},{"family":"Jeong","given":"Jin-Sook"}],"issued":{"date-parts":[["2010",1,21]]}}}],"schema":"https://github.com/citation-style-language/schema/raw/master/csl-citation.json"} </w:instrText>
      </w:r>
      <w:r w:rsidRPr="002D678E">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0)</w:t>
      </w:r>
      <w:r w:rsidRPr="002D678E">
        <w:rPr>
          <w:rFonts w:ascii="Times New Roman" w:eastAsia="Times New Roman" w:hAnsi="Times New Roman" w:cs="Times New Roman"/>
          <w:sz w:val="24"/>
          <w:szCs w:val="24"/>
          <w:lang w:val="en-US" w:eastAsia="fr-FR"/>
        </w:rPr>
        <w:fldChar w:fldCharType="end"/>
      </w:r>
      <w:r w:rsidRPr="00AB41AC">
        <w:rPr>
          <w:rFonts w:ascii="Times New Roman" w:eastAsia="Times New Roman" w:hAnsi="Times New Roman" w:cs="Times New Roman"/>
          <w:sz w:val="24"/>
          <w:szCs w:val="24"/>
          <w:lang w:val="en-US" w:eastAsia="fr-FR"/>
        </w:rPr>
        <w:t>.</w:t>
      </w:r>
    </w:p>
    <w:p w:rsidR="0075731E"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Some known risk factors should alert the clinician: history of abdominal surgery, inflammatory or neoplastic pathology, and especially prolonged use of intrauterine devices (IUD). This device is associated with an increased incidence of abdominopelvic actinomycosis in some studies</w:t>
      </w:r>
      <w:r w:rsidR="00355FA2" w:rsidRPr="00AB41AC">
        <w:rPr>
          <w:rFonts w:ascii="Times New Roman" w:eastAsia="Times New Roman" w:hAnsi="Times New Roman" w:cs="Times New Roman"/>
          <w:sz w:val="24"/>
          <w:szCs w:val="24"/>
          <w:lang w:val="en-US" w:eastAsia="fr-FR"/>
        </w:rPr>
        <w:t xml:space="preserve"> </w:t>
      </w:r>
      <w:r w:rsidR="00355FA2"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5PWwLESI","properties":{"formattedCitation":"(11)","plainCitation":"(11)","noteIndex":0},"citationItems":[{"id":1773,"uris":["http://zotero.org/users/17016691/items/LKCC3JAF"],"itemData":{"id":1773,"type":"article-journal","abstract":"BACKGROUND: Actinomycosis is a chronic infection caused by Actinomyces israeli, a gram-positive saprophytic anaerob, a normal inhabitant of the upper intestinal tract.\nCASE: We report a case of a 35-year-old female with an intrauterine device (IUD) who appeared in the emergency department with clinical characteristics of appendicitis. Ultrasound and computed tomography were performed, revealing an ovarian tumor formation and acute appendicitis. The patient underwent exploratory laparotomy, unilateral ovarectomy due to acute abscess and finally appendectomy. Diagnosis of actinomycosis was established with the presence of sulphur granules microscopically. The patient received penicillin for an extended period. Two years have passed and no clinical recurrence was mentioned.\nCONCLUSION: Actinomycosis is not easily apparent because of its rarity. Inflammatory intestinal and pelvic disease can easily mislead the diagnosis, giving the impression of a neoplastic process. The drug of choice is penicillin, initiating a long-term aggressive therapy. The antimicrobial treatment lasts from 6 months to a year. Prognosis is very good. The role of IUD as a factor in the dissemination of the infection is very important. Physicians should be aware of actinomycosis in cases of abdominopelvic infiltrating masses.","container-title":"The Journal of Reproductive Medicine","ISSN":"0024-7758","issue":"9","journalAbbreviation":"J Reprod Med","language":"eng","note":"PMID: 18839829","page":"711-713","source":"PubMed","title":"Actinomycosis of the appendix and pelvis: a case report","title-short":"Actinomycosis of the appendix and pelvis","volume":"53","author":[{"family":"Peitsidis","given":"Panagiotis"},{"family":"Papadimitriou","given":"Christos"},{"family":"Rodolakis","given":"Alexandros"},{"family":"Peitsidou","given":"Aikaterini"}],"issued":{"date-parts":[["2008",9]]}}}],"schema":"https://github.com/citation-style-language/schema/raw/master/csl-citation.json"} </w:instrText>
      </w:r>
      <w:r w:rsidR="00355FA2"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1)</w:t>
      </w:r>
      <w:r w:rsidR="00355FA2"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although the association remains debated in the literature. The IUD is not considered an established risk factor, but its presence may raise suspicion in a</w:t>
      </w:r>
      <w:r w:rsidR="00A26C79" w:rsidRPr="00AB41AC">
        <w:rPr>
          <w:rFonts w:ascii="Times New Roman" w:eastAsia="Times New Roman" w:hAnsi="Times New Roman" w:cs="Times New Roman"/>
          <w:sz w:val="24"/>
          <w:szCs w:val="24"/>
          <w:lang w:val="en-US" w:eastAsia="fr-FR"/>
        </w:rPr>
        <w:t xml:space="preserve"> compatible clinical context </w:t>
      </w:r>
      <w:r w:rsidR="002D678E"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tl97tUSb","properties":{"formattedCitation":"(12)","plainCitation":"(12)","noteIndex":0},"citationItems":[{"id":1826,"uris":["http://zotero.org/users/17016691/items/ZXPCMHDX"],"itemData":{"id":1826,"type":"article-journal","abstract":"Pelvic actinomycosis is an extremely rare disease that can occur in women with a long duration of intrauterine device (IUD) use. This type of abscess is usually unsuspected and, thus, diagnosed and treated surgically; however, long-duration treatment with penicillin can be completely effective. While the occurrence of actinomycosis is well documented by case reports, it is not possible to quantify the risk during IUD use. Approximately 7% of women using an IUD may have a finding of Actinomyces-like organisms on a Pap test. The prognostic significance of this finding is minimal because of the lack of sensitivity and specificity and a low positive predictive value. In the absence of symptoms, women with Actinomyces-like organisms on a Pap test do not need antimicrobial treatment or IUD removal.","container-title":"Contraception","DOI":"10.1016/j.contraception.2007.01.006","ISSN":"0010-7824","issue":"6 Suppl","journalAbbreviation":"Contraception","language":"eng","note":"PMID: 17531616","page":"S48-50","source":"PubMed","title":"IUDs and colonization or infection with Actinomyces","volume":"75","author":[{"family":"Westhoff","given":"Carolyn"}],"issued":{"date-parts":[["2007",6]]}}}],"schema":"https://github.com/citation-style-language/schema/raw/master/csl-citation.json"} </w:instrText>
      </w:r>
      <w:r w:rsidR="002D678E"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2)</w:t>
      </w:r>
      <w:r w:rsidR="002D678E"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2D678E"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 xml:space="preserve">Imaging, especially computed tomography (CT), remains nonspecific but may reveal large infiltrative solid masses with hypodense areas corresponding to collections, and </w:t>
      </w:r>
      <w:r w:rsidR="002D678E" w:rsidRPr="00AB41AC">
        <w:rPr>
          <w:rFonts w:ascii="Times New Roman" w:eastAsia="Times New Roman" w:hAnsi="Times New Roman" w:cs="Times New Roman"/>
          <w:sz w:val="24"/>
          <w:szCs w:val="24"/>
          <w:lang w:val="en-US" w:eastAsia="fr-FR"/>
        </w:rPr>
        <w:t xml:space="preserve">invasion of adjacent tissues </w:t>
      </w:r>
      <w:r w:rsidR="002D678E" w:rsidRPr="00AB41AC">
        <w:rPr>
          <w:rFonts w:ascii="Times New Roman" w:eastAsia="Times New Roman" w:hAnsi="Times New Roman" w:cs="Times New Roman"/>
          <w:sz w:val="24"/>
          <w:szCs w:val="24"/>
          <w:lang w:val="en-US" w:eastAsia="fr-FR"/>
        </w:rPr>
        <w:fldChar w:fldCharType="begin"/>
      </w:r>
      <w:r w:rsidR="002D678E" w:rsidRPr="00AB41AC">
        <w:rPr>
          <w:rFonts w:ascii="Times New Roman" w:eastAsia="Times New Roman" w:hAnsi="Times New Roman" w:cs="Times New Roman"/>
          <w:sz w:val="24"/>
          <w:szCs w:val="24"/>
          <w:lang w:val="en-US" w:eastAsia="fr-FR"/>
        </w:rPr>
        <w:instrText xml:space="preserve"> ADDIN ZOTERO_ITEM CSL_CITATION {"citationID":"hSCtYHFl","properties":{"formattedCitation":"(3)","plainCitation":"(3)","noteIndex":0},"citationItems":[{"id":1743,"uris":["http://zotero.org/users/17016691/items/R7X92Y8J"],"itemData":{"id":1743,"type":"article-journal","abstract":"#### Summary points\n\nActinomycosis is a rare, chronic, and slowly progressive granulomatous disease caused by filamentous Gram positive anaerobic bacteria from the Actinomycetaceae family (genus Actinomyces ).1 It is often misdiagnosed because it can mimic other conditions such as malignancy and tuberculosis,2 and a high level of clinical suspicion is needed for an early diagnosis. However, it is readily treatable and curable if the patient is appropriately managed. We review the clinical presentations of actinomycosis, its diagnosis, and approaches to treatment. Our review is based on the findings of randomised controlled trials, prospective analytical and retrospective studies, review articles, and case reports.\n\nActinomyces are commensals of the human oropharynx, gastrointestinal tract, and urogenital tract. When tissue integrity is breached through a mucosal lesion they can invade local structures and organs and become pathogenic. Actinomycosis is therefore mainly an endogenous infection.3 Actinomyces are often isolated with other normal commensals, such as Aggregatibacter actinomycetemcomitans (previously Actinobacillus actinomycetemcomitans ), Eikenella corrodens , fusobacteria, bacteroides, capnocytophaga, staphylococci (including S aureus ) , streptococci (including β haemolytic streptococci and S pneumoniae ), or Enterobacteriaceae, but the precise pattern of organisms depends on the site of infection.4 …","container-title":"BMJ","DOI":"10.1136/bmj.d6099","ISSN":"0959-8138, 1468-5833","journalAbbreviation":"BMJ","language":"en","license":"© BMJ Publishing Group Ltd 2011","note":"publisher: British Medical Journal Publishing Group\nsection: Clinical Review\nPMID: 21990282","page":"d6099","source":"www.bmj.com","title":"Actinomycosis","volume":"343","author":[{"family":"Wong","given":"V. K."},{"family":"Turmezei","given":"T. D."},{"family":"Weston","given":"V. C."}],"issued":{"date-parts":[["2011",10,11]]}}}],"schema":"https://github.com/citation-style-language/schema/raw/master/csl-citation.json"} </w:instrText>
      </w:r>
      <w:r w:rsidR="002D678E" w:rsidRPr="00AB41AC">
        <w:rPr>
          <w:rFonts w:ascii="Times New Roman" w:eastAsia="Times New Roman" w:hAnsi="Times New Roman" w:cs="Times New Roman"/>
          <w:sz w:val="24"/>
          <w:szCs w:val="24"/>
          <w:lang w:val="en-US" w:eastAsia="fr-FR"/>
        </w:rPr>
        <w:fldChar w:fldCharType="separate"/>
      </w:r>
      <w:r w:rsidR="002D678E" w:rsidRPr="00AB41AC">
        <w:rPr>
          <w:rFonts w:ascii="Times New Roman" w:eastAsia="Times New Roman" w:hAnsi="Times New Roman" w:cs="Times New Roman"/>
          <w:sz w:val="24"/>
          <w:szCs w:val="24"/>
          <w:lang w:val="en-US" w:eastAsia="fr-FR"/>
        </w:rPr>
        <w:t>(3)</w:t>
      </w:r>
      <w:r w:rsidR="002D678E"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xml:space="preserve">. In appendiceal actinomycosis, appendiceal wall thickening and </w:t>
      </w:r>
      <w:proofErr w:type="spellStart"/>
      <w:r w:rsidRPr="00171E89">
        <w:rPr>
          <w:rFonts w:ascii="Times New Roman" w:eastAsia="Times New Roman" w:hAnsi="Times New Roman" w:cs="Times New Roman"/>
          <w:sz w:val="24"/>
          <w:szCs w:val="24"/>
          <w:lang w:val="en-US" w:eastAsia="fr-FR"/>
        </w:rPr>
        <w:t>periappendiceal</w:t>
      </w:r>
      <w:proofErr w:type="spellEnd"/>
      <w:r w:rsidRPr="00171E89">
        <w:rPr>
          <w:rFonts w:ascii="Times New Roman" w:eastAsia="Times New Roman" w:hAnsi="Times New Roman" w:cs="Times New Roman"/>
          <w:sz w:val="24"/>
          <w:szCs w:val="24"/>
          <w:lang w:val="en-US" w:eastAsia="fr-FR"/>
        </w:rPr>
        <w:t xml:space="preserve"> inflammation may be observed, findings that also occur in acute appendicitis, making the diagnosis more challenging</w:t>
      </w:r>
      <w:r w:rsidR="002D678E" w:rsidRPr="00AB41AC">
        <w:rPr>
          <w:rFonts w:ascii="Times New Roman" w:eastAsia="Times New Roman" w:hAnsi="Times New Roman" w:cs="Times New Roman"/>
          <w:sz w:val="24"/>
          <w:szCs w:val="24"/>
          <w:lang w:val="en-US" w:eastAsia="fr-FR"/>
        </w:rPr>
        <w:t xml:space="preserve"> </w:t>
      </w:r>
      <w:r w:rsidR="002D678E"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Dgproiv8","properties":{"formattedCitation":"(13)","plainCitation":"(13)","noteIndex":0},"citationItems":[{"id":1832,"uris":["http://zotero.org/users/17016691/items/PZK63XCY"],"itemData":{"id":1832,"type":"article-journal","abstract":"Peritoneal disease can manifest at computed tomography (CT) as fluid accumulation within the peritoneal cavity (ascites) or soft-tissue infiltration of the various peritoneal ligaments and mesenteries. Beyond the commonly encountered cases of typical ascites and peritonitis, there is a wide spectrum of uncommon nonneoplastic conditions that may involve the peritoneal and subperitoneal spaces. For example, systemic or organ-based diseases that occasionally involve the peritoneum include eosinophilic gastroenteritis, amyloidosis, extramedullary hematopoiesis, Erdheim-Chester disease, sarcoidosis, and mesenteric cavitary lymph node syndrome. Tumorlike conditions that may affect the peritoneum include aggressive fibromatosis (desmoid), inflammatory pseudotumor, retractile mesenteritis, and Castleman disease. Atypical peritoneal infections include tuberculosis, actinomycosis, echinococcosis, Whipple disease, and mesenteric adenitis. Conditions involving the subperitoneal fat include epiploic appendagitis, mesenteric panniculitis, and segmental omental infarction, all of which have characteristic CT findings. CT is an excellent imaging modality for detection and characterization of peritoneal involvement from these unusual diseases.\n\n© RSNA, 2005","container-title":"RadioGraphics","DOI":"10.1148/rg.253045145","ISSN":"0271-5333","issue":"3","note":"publisher: Radiological Society of North America","page":"719-730","source":"pubs.rsna.org (Atypon)","title":"Unusual Nonneoplastic Peritoneal and Subperitoneal Conditions: CT Findings","title-short":"Unusual Nonneoplastic Peritoneal and Subperitoneal Conditions","volume":"25","author":[{"family":"Pickhardt","given":"Perry J."},{"family":"Bhalla","given":"Sanjeev"}],"issued":{"date-parts":[["2005",5]]}}}],"schema":"https://github.com/citation-style-language/schema/raw/master/csl-citation.json"} </w:instrText>
      </w:r>
      <w:r w:rsidR="002D678E"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3)</w:t>
      </w:r>
      <w:r w:rsidR="002D678E" w:rsidRPr="00AB41AC">
        <w:rPr>
          <w:rFonts w:ascii="Times New Roman" w:eastAsia="Times New Roman" w:hAnsi="Times New Roman" w:cs="Times New Roman"/>
          <w:sz w:val="24"/>
          <w:szCs w:val="24"/>
          <w:lang w:val="en-US" w:eastAsia="fr-FR"/>
        </w:rPr>
        <w:fldChar w:fldCharType="end"/>
      </w:r>
      <w:r w:rsidR="002D678E"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Nevertheless, CT is useful for localizing infection, assessing extent, and monitoring treatment response.</w:t>
      </w:r>
    </w:p>
    <w:p w:rsidR="00283F63"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 xml:space="preserve">Definitive diagnosis relies on histological identification of sulfur granules or isolation of the pathogen from surgical specimens, aspirates, or endoscopic </w:t>
      </w:r>
      <w:r w:rsidR="00F82AD1" w:rsidRPr="00AB41AC">
        <w:rPr>
          <w:rFonts w:ascii="Times New Roman" w:eastAsia="Times New Roman" w:hAnsi="Times New Roman" w:cs="Times New Roman"/>
          <w:sz w:val="24"/>
          <w:szCs w:val="24"/>
          <w:lang w:val="en-US" w:eastAsia="fr-FR"/>
        </w:rPr>
        <w:t xml:space="preserve">biopsies </w:t>
      </w:r>
      <w:r w:rsidR="00F82AD1"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6EGlGTG8","properties":{"formattedCitation":"(14)","plainCitation":"(14)","noteIndex":0},"citationItems":[{"id":1733,"uris":["http://zotero.org/users/17016691/items/MZ98HT8N"],"itemData":{"id":1733,"type":"article-journal","abstract":"Background/aim: Actinomycosis is a granulomatous disease caused by filamentous, gram-positive, anaerobic bacteria. Actinomycetes are commensal inhabitants of the oral cavity and intestinal tract but acquire pathogenicity through invasion of breached or necrotic tissue. In abdominal actinomycosis (AA), the appendix and ileocecal region are usually involved. The aim of this study was to characterize patients diagnosed with AA and to establish the risk factors for appendiceal actinomycosis, including a short review of the literature. Materials and methods: We conducted a prospective cohort study of all patients diagnosed with AA in the University Hospital Marques de Valdecilla (Santander-Cantabria) from January 2003 to October 2013. We also conducted a short review of the literature.\nResults: We characterized the epidemiological features of patients diagnosed with AA and risk factors for the involvement of the appendix, as most of the cases were misdiagnosed as appendicitis. Risk factors for appendiceal actinomycosis are no antecedents of carcinoma (P = 0.034) and previous incorrect diagnosis (P = 0.006).\nConclusion: AA is a rare and chronic infection. It is only reported in case reports in the literature. We present the largest series of patients diagnosed with AA. Half of the patients had morbidities, mostly carcinoma, and penicillin was the preferred treatment. More studies are needed to characterize patients affected with AA and to establish the correct treatment.","container-title":"TURKISH JOURNAL OF MEDICAL SCIENCES","DOI":"10.3906/sag-1511-52","ISSN":"1300-0144, 1303-6165","journalAbbreviation":"Turk J Med Sci","language":"en","note":"publisher: The Scientific and Technological Research Council of Turkey (TUBITAK-ULAKBIM) - DIGITAL COMMONS JOURNALS","page":"98-102","source":"Crossref","title":"Abdominal actinomycosis in the last 10 years and risk factors for appendiceal actinomycosis: review of the literature","title-short":"Abdominal actinomycosis in the last 10 years and risk factors for appendiceal actinomycosis","volume":"47","author":[{"family":"Lisa-Gracia","given":"Marta"},{"family":"Martín-Rivas","given":"Berta"},{"family":"Pajarón-Guerrero","given":"Marcos"},{"family":"Arnáiz-García","given":"Ana"}],"issued":{"date-parts":[["2017"]]}}}],"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4)</w:t>
      </w:r>
      <w:r w:rsidR="00F82AD1" w:rsidRPr="00AB41AC">
        <w:rPr>
          <w:rFonts w:ascii="Times New Roman" w:eastAsia="Times New Roman" w:hAnsi="Times New Roman" w:cs="Times New Roman"/>
          <w:sz w:val="24"/>
          <w:szCs w:val="24"/>
          <w:lang w:val="en-US" w:eastAsia="fr-FR"/>
        </w:rPr>
        <w:fldChar w:fldCharType="end"/>
      </w:r>
      <w:r w:rsidR="00F82AD1"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However, these samples are often superficial and of limited value</w:t>
      </w:r>
      <w:r w:rsidR="00283F63" w:rsidRPr="00AB41AC">
        <w:rPr>
          <w:rFonts w:ascii="Times New Roman" w:eastAsia="Times New Roman" w:hAnsi="Times New Roman" w:cs="Times New Roman"/>
          <w:sz w:val="24"/>
          <w:szCs w:val="24"/>
          <w:lang w:val="en-US" w:eastAsia="fr-FR"/>
        </w:rPr>
        <w:t xml:space="preserve"> </w:t>
      </w:r>
      <w:r w:rsidR="00283F63"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3G36q8Hr","properties":{"formattedCitation":"(15)","plainCitation":"(15)","noteIndex":0},"citationItems":[{"id":1788,"uris":["http://zotero.org/users/17016691/items/WT83M6TD"],"itemData":{"id":1788,"type":"article-journal","container-title":"Gastrointestinal Endoscopy","DOI":"10.1016/S0016-5107(04)01305-7","ISSN":"0016-5107, 1097-6779","issue":"1","journalAbbreviation":"Gastrointestinal Endoscopy","language":"English","note":"publisher: Elsevier","page":"162-164","source":"www.giejournal.org","title":"Diagnosis and partial treatment of actinomycosis by colonoscopic biopsy","volume":"60","author":[{"family":"Kim","given":"Jin Bae"},{"family":"Han","given":"Dong Soo"},{"family":"Lee","given":"Hang Lak"},{"family":"Kim","given":"Jong Pyo"},{"family":"Sohn","given":"Joo Hyun"},{"family":"Hahm","given":"Joon Soo"}],"issued":{"date-parts":[["2004",7,1]]}}}],"schema":"https://github.com/citation-style-language/schema/raw/master/csl-citation.json"} </w:instrText>
      </w:r>
      <w:r w:rsidR="00283F63"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15)</w:t>
      </w:r>
      <w:r w:rsidR="00283F63"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xml:space="preserve">. Sulfur granules, although highly suggestive, are not pathognomonic and can also be observed in </w:t>
      </w:r>
      <w:proofErr w:type="spellStart"/>
      <w:r w:rsidRPr="00171E89">
        <w:rPr>
          <w:rFonts w:ascii="Times New Roman" w:eastAsia="Times New Roman" w:hAnsi="Times New Roman" w:cs="Times New Roman"/>
          <w:sz w:val="24"/>
          <w:szCs w:val="24"/>
          <w:lang w:val="en-US" w:eastAsia="fr-FR"/>
        </w:rPr>
        <w:t>nocardiosis</w:t>
      </w:r>
      <w:proofErr w:type="spellEnd"/>
      <w:r w:rsidRPr="00171E89">
        <w:rPr>
          <w:rFonts w:ascii="Times New Roman" w:eastAsia="Times New Roman" w:hAnsi="Times New Roman" w:cs="Times New Roman"/>
          <w:sz w:val="24"/>
          <w:szCs w:val="24"/>
          <w:lang w:val="en-US" w:eastAsia="fr-FR"/>
        </w:rPr>
        <w:t>, botryomycosis, or certain</w:t>
      </w:r>
      <w:r w:rsidR="00F82AD1" w:rsidRPr="00AB41AC">
        <w:rPr>
          <w:rFonts w:ascii="Times New Roman" w:eastAsia="Times New Roman" w:hAnsi="Times New Roman" w:cs="Times New Roman"/>
          <w:sz w:val="24"/>
          <w:szCs w:val="24"/>
          <w:lang w:val="en-US" w:eastAsia="fr-FR"/>
        </w:rPr>
        <w:t xml:space="preserve"> forms of aspergillosis </w:t>
      </w:r>
      <w:r w:rsidR="00F82AD1"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wNRpxWFP","properties":{"formattedCitation":"(16)","plainCitation":"(16)","noteIndex":0},"citationItems":[{"id":1755,"uris":["http://zotero.org/users/17016691/items/XHTTVB3W"],"itemData":{"id":1755,"type":"article-journal","abstract":"Episodic abdominal pain, a common clinical problem, can be a diagnostic and therapeutic conundrum when the surgeon encounters it acutely in the emergency department. Appendicitis is often excluded from the differential diagnosis because the natural history of appendicitis is usually appreciated as acute, progressing to some degree of peritonitis quite rapidly and inevitably. However, recurrent and chronic forms of appendicitis occur also and can mislead the clinician. Herein, we describe two patients with recurrent appendicitis that were misinterpreted as other abdominal conditions, and we review the literature implicating recurrent and chronic appendicitis as disease processes, distinct from acute appendicitis, that occur with an incidence of approximately 10 per cent and 1 per cent, respectively.","container-title":"The American surgeon","ISSN":"1555-9823","issue":"3","journalAbbreviation":"Am Surg","language":"eng","note":"PMID: 8116986","page":"217-219","source":"Europe PMC","title":"Recurrent and chronic appendicitis: the other inflammatory conditions of the appendix","title-short":"Recurrent and chronic appendicitis","volume":"60","author":[{"family":"Hawes","given":"A S"},{"family":"Whalen","given":"G F"}],"issued":{"date-parts":[["1994",3,1]]}}}],"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6)</w:t>
      </w:r>
      <w:r w:rsidR="00F82AD1" w:rsidRPr="00AB41AC">
        <w:rPr>
          <w:rFonts w:ascii="Times New Roman" w:eastAsia="Times New Roman" w:hAnsi="Times New Roman" w:cs="Times New Roman"/>
          <w:sz w:val="24"/>
          <w:szCs w:val="24"/>
          <w:lang w:val="en-US" w:eastAsia="fr-FR"/>
        </w:rPr>
        <w:fldChar w:fldCharType="end"/>
      </w:r>
      <w:r w:rsidR="00F82AD1"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Culture of </w:t>
      </w:r>
      <w:r w:rsidRPr="00AB41AC">
        <w:rPr>
          <w:rFonts w:ascii="Times New Roman" w:eastAsia="Times New Roman" w:hAnsi="Times New Roman" w:cs="Times New Roman"/>
          <w:sz w:val="24"/>
          <w:szCs w:val="24"/>
          <w:lang w:val="en-US" w:eastAsia="fr-FR"/>
        </w:rPr>
        <w:t>Actinomyces</w:t>
      </w:r>
      <w:r w:rsidRPr="00171E89">
        <w:rPr>
          <w:rFonts w:ascii="Times New Roman" w:eastAsia="Times New Roman" w:hAnsi="Times New Roman" w:cs="Times New Roman"/>
          <w:sz w:val="24"/>
          <w:szCs w:val="24"/>
          <w:lang w:val="en-US" w:eastAsia="fr-FR"/>
        </w:rPr>
        <w:t xml:space="preserve"> is difficult, requiring prolonged anaerobic incubation for at least seven days</w:t>
      </w:r>
      <w:r w:rsidR="00283F63" w:rsidRPr="00AB41AC">
        <w:rPr>
          <w:rFonts w:ascii="Times New Roman" w:eastAsia="Times New Roman" w:hAnsi="Times New Roman" w:cs="Times New Roman"/>
          <w:sz w:val="24"/>
          <w:szCs w:val="24"/>
          <w:lang w:val="en-US" w:eastAsia="fr-FR"/>
        </w:rPr>
        <w:t xml:space="preserve"> </w:t>
      </w:r>
      <w:r w:rsidR="00283F63"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Si89atwf","properties":{"formattedCitation":"(17)","plainCitation":"(17)","noteIndex":0},"citationItems":[{"id":1767,"uris":["http://zotero.org/users/17016691/items/WMT3IKDE"],"itemData":{"id":1767,"type":"article-journal","abstract":"Abdominal actinomycosis in children is a rare disease, which is occasionally found on histologic examination after an operation for acute appendicitis. Because of its nonspecific clinical and radiological signs and symptoms and low prevalence, the diagnosis is hardly ever made before the patient undergoes an operation and tissue is available for pathologic evaluation. When the diagnosis is made, the patient should be treated with the appropriate long-term antibiotics. With antibiotic therapy, the prognosis is favorable. We describe a 13-year-old girl who presented with acute appendicitis and was found to have abdominal actinomycosis after undergoing open appendectomy, which was treated successfully with penicillin and piperacillin-tazobactam.","container-title":"Journal of Pediatric Surgery","DOI":"10.1016/j.jpedsurg.2010.06.015","ISSN":"0022-3468","issue":"10","journalAbbreviation":"Journal of Pediatric Surgery","page":"2050-2052","source":"ScienceDirect","title":"Case report: actinomycosis of the appendix—an unusual cause of acute appendicitis in children","title-short":"Case report","volume":"45","author":[{"family":"Liu","given":"Verena"},{"family":"Val","given":"Sybile"},{"family":"Kang","given":"Kuang"},{"family":"Velcek","given":"Francesca"}],"issued":{"date-parts":[["2010",10,1]]}}}],"schema":"https://github.com/citation-style-language/schema/raw/master/csl-citation.json"} </w:instrText>
      </w:r>
      <w:r w:rsidR="00283F63"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7)</w:t>
      </w:r>
      <w:r w:rsidR="00283F63"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171E89"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 xml:space="preserve">In practice, the diagnosis is often made postoperatively on histological examination of the surgical specimen </w:t>
      </w:r>
      <w:r w:rsidR="00A672DB"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o5v7quj1","properties":{"formattedCitation":"(14)","plainCitation":"(14)","noteIndex":0},"citationItems":[{"id":1733,"uris":["http://zotero.org/users/17016691/items/MZ98HT8N"],"itemData":{"id":1733,"type":"article-journal","abstract":"Background/aim: Actinomycosis is a granulomatous disease caused by filamentous, gram-positive, anaerobic bacteria. Actinomycetes are commensal inhabitants of the oral cavity and intestinal tract but acquire pathogenicity through invasion of breached or necrotic tissue. In abdominal actinomycosis (AA), the appendix and ileocecal region are usually involved. The aim of this study was to characterize patients diagnosed with AA and to establish the risk factors for appendiceal actinomycosis, including a short review of the literature. Materials and methods: We conducted a prospective cohort study of all patients diagnosed with AA in the University Hospital Marques de Valdecilla (Santander-Cantabria) from January 2003 to October 2013. We also conducted a short review of the literature.\nResults: We characterized the epidemiological features of patients diagnosed with AA and risk factors for the involvement of the appendix, as most of the cases were misdiagnosed as appendicitis. Risk factors for appendiceal actinomycosis are no antecedents of carcinoma (P = 0.034) and previous incorrect diagnosis (P = 0.006).\nConclusion: AA is a rare and chronic infection. It is only reported in case reports in the literature. We present the largest series of patients diagnosed with AA. Half of the patients had morbidities, mostly carcinoma, and penicillin was the preferred treatment. More studies are needed to characterize patients affected with AA and to establish the correct treatment.","container-title":"TURKISH JOURNAL OF MEDICAL SCIENCES","DOI":"10.3906/sag-1511-52","ISSN":"1300-0144, 1303-6165","journalAbbreviation":"Turk J Med Sci","language":"en","note":"publisher: The Scientific and Technological Research Council of Turkey (TUBITAK-ULAKBIM) - DIGITAL COMMONS JOURNALS","page":"98-102","source":"Crossref","title":"Abdominal actinomycosis in the last 10 years and risk factors for appendiceal actinomycosis: review of the literature","title-short":"Abdominal actinomycosis in the last 10 years and risk factors for appendiceal actinomycosis","volume":"47","author":[{"family":"Lisa-Gracia","given":"Marta"},{"family":"Martín-Rivas","given":"Berta"},{"family":"Pajarón-Guerrero","given":"Marcos"},{"family":"Arnáiz-García","given":"Ana"}],"issued":{"date-parts":[["2017"]]}}}],"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4)</w:t>
      </w:r>
      <w:r w:rsidR="00A672DB"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Identification of the organism or sulfur granules is usually sufficient, and antibiotic susceptibility testing is rarely necessary due to natural susceptibility to common antibiotics</w:t>
      </w:r>
      <w:r w:rsidR="00A672DB" w:rsidRPr="00AB41AC">
        <w:rPr>
          <w:rFonts w:ascii="Times New Roman" w:eastAsia="Times New Roman" w:hAnsi="Times New Roman" w:cs="Times New Roman"/>
          <w:sz w:val="24"/>
          <w:szCs w:val="24"/>
          <w:lang w:val="en-US" w:eastAsia="fr-FR"/>
        </w:rPr>
        <w:t xml:space="preserve"> </w:t>
      </w:r>
      <w:r w:rsidR="00A672DB"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zNjOO062","properties":{"formattedCitation":"(17)","plainCitation":"(17)","noteIndex":0},"citationItems":[{"id":1767,"uris":["http://zotero.org/users/17016691/items/WMT3IKDE"],"itemData":{"id":1767,"type":"article-journal","abstract":"Abdominal actinomycosis in children is a rare disease, which is occasionally found on histologic examination after an operation for acute appendicitis. Because of its nonspecific clinical and radiological signs and symptoms and low prevalence, the diagnosis is hardly ever made before the patient undergoes an operation and tissue is available for pathologic evaluation. When the diagnosis is made, the patient should be treated with the appropriate long-term antibiotics. With antibiotic therapy, the prognosis is favorable. We describe a 13-year-old girl who presented with acute appendicitis and was found to have abdominal actinomycosis after undergoing open appendectomy, which was treated successfully with penicillin and piperacillin-tazobactam.","container-title":"Journal of Pediatric Surgery","DOI":"10.1016/j.jpedsurg.2010.06.015","ISSN":"0022-3468","issue":"10","journalAbbreviation":"Journal of Pediatric Surgery","page":"2050-2052","source":"ScienceDirect","title":"Case report: actinomycosis of the appendix—an unusual cause of acute appendicitis in children","title-short":"Case report","volume":"45","author":[{"family":"Liu","given":"Verena"},{"family":"Val","given":"Sybile"},{"family":"Kang","given":"Kuang"},{"family":"Velcek","given":"Francesca"}],"issued":{"date-parts":[["2010",10,1]]}}}],"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7)</w:t>
      </w:r>
      <w:r w:rsidR="00A672DB"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171E89"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lastRenderedPageBreak/>
        <w:t>When diagnosed preoperatively, especially in chronic indolent forms, exclusive antibiotic therapy may be sufficient and avoid unnecessary surgery</w:t>
      </w:r>
      <w:r w:rsidR="00A672DB"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eBiw5hGl","properties":{"formattedCitation":"(18)","plainCitation":"(18)","noteIndex":0},"citationItems":[{"id":1795,"uris":["http://zotero.org/users/17016691/items/MGDH5P8M"],"itemData":{"id":1795,"type":"article-journal","abstract":"Actinomycosis is a rare chronic disease caused by Actinomyces spp., anaerobic Gram-positive bacteria that normally colonize the human mouth and digestive and genital tracts. Physicians must be aware of typical clinical presentations (such as cervicofacial actinomycosis following dental focus of infection, pelvic actinomycosis in women with an intrauterine device, and pulmonary actinomycosis in smokers with poor dental hygiene), but also that actinomycosis may mimic the malignancy process in various anatomical sites. Bacterial cultures and pathology are the cornerstone of diagnosis, but particular conditions are required in order to get the correct diagnosis. Prolonged bacterial cultures in anaerobic conditions are necessary to identify the bacterium and typical microscopic findings include necrosis with yellowish sulfur granules and filamentous Gram-positive fungal-like pathogens. Patients with actinomycosis require prolonged (6- to 12-month) high doses (to facilitate the drug penetration in abscess and in infected tissues) of penicillin G or amoxicillin, but the duration of antimicrobial therapy could probably be shortened to 3 months in patients in whom optimal surgical resection of infected tissues has been performed. Preventive measures, such as reduction of alcohol abuse and improvement of dental hygiene, may limit occurrence of pulmonary, cervicofacial, and central nervous system actinomycosis. In women, intrauterine devices must be changed every 5 years in order to limit the occurrence of pelvic actinomycosis.","container-title":"Infection and Drug Resistance","DOI":"10.2147/IDR.S39601","ISSN":"null","note":"publisher: Dove Medical Press\n_eprint: https://www.tandfonline.com/doi/pdf/10.2147/IDR.S39601\nPMID: 25045274","page":"183-197","source":"Taylor and Francis+NEJM","title":"Actinomycosis: etiology, clinical features, diagnosis, treatment, and management","title-short":"Actinomycosis","volume":"7","author":[{"family":"Valour","given":"Florent"},{"family":"Sénéchal","given":"Agathe"},{"family":"Dupieux","given":"Céline"},{"family":"Karsenty","given":"Judith"},{"family":"Lustig","given":"Sébastien"},{"family":"Breton","given":"Pierre"},{"family":"Gleizal","given":"Arnaud"},{"family":"Boussel","given":"Loïc"},{"family":"Laurent","given":"Frédéric"},{"family":"Braun","given":"Evelyne"},{"family":"Chidiac","given":"Christian"},{"family":"Ader","given":"Florence"},{"family":"Ferry","given":"Tristan"}],"issued":{"date-parts":[["2014",7,5]]}}}],"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18)</w:t>
      </w:r>
      <w:r w:rsidR="00A672DB" w:rsidRPr="00AB41AC">
        <w:rPr>
          <w:rFonts w:ascii="Times New Roman" w:eastAsia="Times New Roman" w:hAnsi="Times New Roman" w:cs="Times New Roman"/>
          <w:sz w:val="24"/>
          <w:szCs w:val="24"/>
          <w:lang w:val="en-US" w:eastAsia="fr-FR"/>
        </w:rPr>
        <w:fldChar w:fldCharType="end"/>
      </w:r>
      <w:r w:rsidR="00A672DB"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CT helps monitor evolution in such cases</w:t>
      </w:r>
      <w:r w:rsidR="00A672DB"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hnuMRjJW","properties":{"formattedCitation":"(10)","plainCitation":"(10)","noteIndex":0},"citationItems":[{"id":1813,"uris":["http://zotero.org/users/17016691/items/6MHHNH7J"],"itemData":{"id":1813,"type":"article-journal","abstract":"Actinomycosis is an uncommon chronic infectious disease. Common sites of involvement include the cervicofacial, thoracic and abdominopelvic regions. In abdominopelvic actinomycosis, the ileocecal region, including the appendix, is the most commonly involved site. In some reports, limited appendiceal actinomycosis has revealed a thickened appendiceal wall with peri-appendiceal inflammation as acute appendicitis or perforated appendicitis. We experienced pathologically confirmed intraluminal limited appendiceal actinomycosis without peri-appendiceal infiltration. Here, we report the computed tomography and ultrasound findings.","container-title":"World Journal of Gastroenterology : WJG","DOI":"10.3748/wjg.v16.i3.395","ISSN":"1007-9327","issue":"3","journalAbbreviation":"World J Gastroenterol","note":"PMID: 20082489\nPMCID: PMC2807964","page":"395-397","source":"PubMed Central","title":"Actinomycosis of the appendix mimicking appendiceal tumor: A case report","title-short":"Actinomycosis of the appendix mimicking appendiceal tumor","volume":"16","author":[{"family":"Lee","given":"Sang-Yun"},{"family":"Kwon","given":"Hee-Jin"},{"family":"Cho","given":"Jin-Han"},{"family":"Oh","given":"Jong-Young"},{"family":"Nam","given":"Kyung-Jin"},{"family":"Lee","given":"Jin-Hwa"},{"family":"Yoon","given":"Seong-Kuk"},{"family":"Kang","given":"Myong-Jin"},{"family":"Jeong","given":"Jin-Sook"}],"issued":{"date-parts":[["2010",1,21]]}}}],"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0)</w:t>
      </w:r>
      <w:r w:rsidR="00A672DB" w:rsidRPr="00AB41AC">
        <w:rPr>
          <w:rFonts w:ascii="Times New Roman" w:eastAsia="Times New Roman" w:hAnsi="Times New Roman" w:cs="Times New Roman"/>
          <w:sz w:val="24"/>
          <w:szCs w:val="24"/>
          <w:lang w:val="en-US" w:eastAsia="fr-FR"/>
        </w:rPr>
        <w:fldChar w:fldCharType="end"/>
      </w:r>
      <w:r w:rsidR="00A672DB"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Conversely, when diagnosis is made postoperatively, additional antibiotic therapy is essential to eradicate the bacteria and prevent secondary dissemination, particularly in the right iliac fossa</w:t>
      </w:r>
      <w:r w:rsidR="00A672DB" w:rsidRPr="00AB41AC">
        <w:rPr>
          <w:rFonts w:ascii="Times New Roman" w:eastAsia="Times New Roman" w:hAnsi="Times New Roman" w:cs="Times New Roman"/>
          <w:sz w:val="24"/>
          <w:szCs w:val="24"/>
          <w:lang w:val="en-US" w:eastAsia="fr-FR"/>
        </w:rPr>
        <w:t xml:space="preserve"> </w:t>
      </w:r>
      <w:r w:rsidR="00A672DB"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M6aF1xFV","properties":{"formattedCitation":"(19)","plainCitation":"(19)","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19)</w:t>
      </w:r>
      <w:r w:rsidR="00A672DB" w:rsidRPr="00AB41AC">
        <w:rPr>
          <w:rFonts w:ascii="Times New Roman" w:eastAsia="Times New Roman" w:hAnsi="Times New Roman" w:cs="Times New Roman"/>
          <w:sz w:val="24"/>
          <w:szCs w:val="24"/>
          <w:lang w:val="en-US" w:eastAsia="fr-FR"/>
        </w:rPr>
        <w:fldChar w:fldCharType="end"/>
      </w:r>
      <w:r w:rsidR="00A672DB"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Antibiotics should be initiated even in the absence of microbiological isolation if sulfur granules are observed histologically</w:t>
      </w:r>
      <w:r w:rsidR="00A672DB" w:rsidRPr="00AB41AC">
        <w:rPr>
          <w:rFonts w:ascii="Times New Roman" w:eastAsia="Times New Roman" w:hAnsi="Times New Roman" w:cs="Times New Roman"/>
          <w:sz w:val="24"/>
          <w:szCs w:val="24"/>
          <w:lang w:val="en-US" w:eastAsia="fr-FR"/>
        </w:rPr>
        <w:t xml:space="preserve"> </w:t>
      </w:r>
      <w:r w:rsidR="00A672DB"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IaKkpQ1H","properties":{"formattedCitation":"(10)","plainCitation":"(10)","noteIndex":0},"citationItems":[{"id":1813,"uris":["http://zotero.org/users/17016691/items/6MHHNH7J"],"itemData":{"id":1813,"type":"article-journal","abstract":"Actinomycosis is an uncommon chronic infectious disease. Common sites of involvement include the cervicofacial, thoracic and abdominopelvic regions. In abdominopelvic actinomycosis, the ileocecal region, including the appendix, is the most commonly involved site. In some reports, limited appendiceal actinomycosis has revealed a thickened appendiceal wall with peri-appendiceal inflammation as acute appendicitis or perforated appendicitis. We experienced pathologically confirmed intraluminal limited appendiceal actinomycosis without peri-appendiceal infiltration. Here, we report the computed tomography and ultrasound findings.","container-title":"World Journal of Gastroenterology : WJG","DOI":"10.3748/wjg.v16.i3.395","ISSN":"1007-9327","issue":"3","journalAbbreviation":"World J Gastroenterol","note":"PMID: 20082489\nPMCID: PMC2807964","page":"395-397","source":"PubMed Central","title":"Actinomycosis of the appendix mimicking appendiceal tumor: A case report","title-short":"Actinomycosis of the appendix mimicking appendiceal tumor","volume":"16","author":[{"family":"Lee","given":"Sang-Yun"},{"family":"Kwon","given":"Hee-Jin"},{"family":"Cho","given":"Jin-Han"},{"family":"Oh","given":"Jong-Young"},{"family":"Nam","given":"Kyung-Jin"},{"family":"Lee","given":"Jin-Hwa"},{"family":"Yoon","given":"Seong-Kuk"},{"family":"Kang","given":"Myong-Jin"},{"family":"Jeong","given":"Jin-Sook"}],"issued":{"date-parts":[["2010",1,21]]}}}],"schema":"https://github.com/citation-style-language/schema/raw/master/csl-citation.json"} </w:instrText>
      </w:r>
      <w:r w:rsidR="00A672DB"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10)</w:t>
      </w:r>
      <w:r w:rsidR="00A672DB"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171E89" w:rsidRPr="00A672DB"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In complicated or advanced cases, a combined surgical and medical approach is recommended. This strategy limits the extent of resection and reduces postoperative complications. Pelvic or parietal abscesses may be drained percutaneously under ultrasound or CT guidance. Persistent fistulas may be managed later</w:t>
      </w:r>
      <w:r w:rsidR="00355FA2" w:rsidRPr="00AB41AC">
        <w:rPr>
          <w:rFonts w:ascii="Times New Roman" w:eastAsia="Times New Roman" w:hAnsi="Times New Roman" w:cs="Times New Roman"/>
          <w:sz w:val="24"/>
          <w:szCs w:val="24"/>
          <w:lang w:val="en-US" w:eastAsia="fr-FR"/>
        </w:rPr>
        <w:t xml:space="preserve"> </w:t>
      </w:r>
      <w:r w:rsidR="00355FA2"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IScsPj7V","properties":{"formattedCitation":"(19)","plainCitation":"(19)","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355FA2"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19)</w:t>
      </w:r>
      <w:r w:rsidR="00355FA2" w:rsidRPr="00AB41AC">
        <w:rPr>
          <w:rFonts w:ascii="Times New Roman" w:eastAsia="Times New Roman" w:hAnsi="Times New Roman" w:cs="Times New Roman"/>
          <w:sz w:val="24"/>
          <w:szCs w:val="24"/>
          <w:lang w:val="en-US" w:eastAsia="fr-FR"/>
        </w:rPr>
        <w:fldChar w:fldCharType="end"/>
      </w:r>
      <w:r w:rsidR="00355FA2"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Surgery plays both a diagnostic and therapeutic role, ensuring debridement of necrotic tissue and excision of fistulous tracts. It is also indicated in case of failure of medical therapy alone. Several recent studies have shown that surgery reduces the duration of antibiotic treatment </w:t>
      </w:r>
      <w:r w:rsidR="00F82AD1" w:rsidRPr="00AB41AC">
        <w:rPr>
          <w:rFonts w:ascii="Times New Roman" w:eastAsia="Times New Roman" w:hAnsi="Times New Roman" w:cs="Times New Roman"/>
          <w:sz w:val="24"/>
          <w:szCs w:val="24"/>
          <w:lang w:val="en-US" w:eastAsia="fr-FR"/>
        </w:rPr>
        <w:fldChar w:fldCharType="begin"/>
      </w:r>
      <w:r w:rsidR="00AB41AC" w:rsidRPr="00AB41AC">
        <w:rPr>
          <w:rFonts w:ascii="Times New Roman" w:eastAsia="Times New Roman" w:hAnsi="Times New Roman" w:cs="Times New Roman"/>
          <w:sz w:val="24"/>
          <w:szCs w:val="24"/>
          <w:lang w:val="en-US" w:eastAsia="fr-FR"/>
        </w:rPr>
        <w:instrText xml:space="preserve"> ADDIN ZOTERO_ITEM CSL_CITATION {"citationID":"kITiqGb6","properties":{"formattedCitation":"(9)","plainCitation":"(9)","noteIndex":0},"citationItems":[{"id":1760,"uris":["http://zotero.org/users/17016691/items/DQJC7R9D"],"itemData":{"id":1760,"type":"article-journal","container-title":"Yonsei Medical Journal","DOI":"10.3349/ymj.2009.50.4.555","issue":"4","journalAbbreviation":"Yonsei Med J","note":"publisher: Yonsei University College of Medicine","page":"555-559","source":"synapse.koreamed.org","title":"Clinical Features of Abdominopelvic Actinomycosis: Report of Twenty Cases and Literature Review","title-short":"Clinical Features of Abdominopelvic Actinomycosis","volume":"50","author":[{"family":"Choi","given":"Myung-Min"},{"family":"Beak","given":"Jeong Heum"},{"family":"Lee","given":"Jung Nam"},{"family":"Park","given":"Sanghui"},{"family":"Lee","given":"Won-Suk"}],"issued":{"date-parts":[["2009",8,19]]}}}],"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AB41AC" w:rsidRPr="00AB41AC">
        <w:rPr>
          <w:rFonts w:ascii="Times New Roman" w:eastAsia="Times New Roman" w:hAnsi="Times New Roman" w:cs="Times New Roman"/>
          <w:sz w:val="24"/>
          <w:szCs w:val="24"/>
          <w:lang w:val="en-US" w:eastAsia="fr-FR"/>
        </w:rPr>
        <w:t>(9)</w:t>
      </w:r>
      <w:r w:rsidR="00F82AD1"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 xml:space="preserve">. </w:t>
      </w:r>
      <w:r w:rsidRPr="00A672DB">
        <w:rPr>
          <w:rFonts w:ascii="Times New Roman" w:eastAsia="Times New Roman" w:hAnsi="Times New Roman" w:cs="Times New Roman"/>
          <w:sz w:val="24"/>
          <w:szCs w:val="24"/>
          <w:lang w:val="en-US" w:eastAsia="fr-FR"/>
        </w:rPr>
        <w:t>This combined approach achieves cure rates exceeding 90%</w:t>
      </w:r>
      <w:r w:rsidR="00F82AD1" w:rsidRPr="00AB41AC">
        <w:rPr>
          <w:rFonts w:ascii="Times New Roman" w:eastAsia="Times New Roman" w:hAnsi="Times New Roman" w:cs="Times New Roman"/>
          <w:sz w:val="24"/>
          <w:szCs w:val="24"/>
          <w:lang w:val="en-US" w:eastAsia="fr-FR"/>
        </w:rPr>
        <w:t xml:space="preserve"> </w:t>
      </w:r>
      <w:r w:rsidR="00F82AD1"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2UlLgNO3","properties":{"formattedCitation":"(4)","plainCitation":"(4)","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4)</w:t>
      </w:r>
      <w:r w:rsidR="00F82AD1" w:rsidRPr="00AB41AC">
        <w:rPr>
          <w:rFonts w:ascii="Times New Roman" w:eastAsia="Times New Roman" w:hAnsi="Times New Roman" w:cs="Times New Roman"/>
          <w:sz w:val="24"/>
          <w:szCs w:val="24"/>
          <w:lang w:val="en-US" w:eastAsia="fr-FR"/>
        </w:rPr>
        <w:fldChar w:fldCharType="end"/>
      </w:r>
      <w:r w:rsidR="00F82AD1" w:rsidRPr="00AB41AC">
        <w:rPr>
          <w:rFonts w:ascii="Times New Roman" w:eastAsia="Times New Roman" w:hAnsi="Times New Roman" w:cs="Times New Roman"/>
          <w:sz w:val="24"/>
          <w:szCs w:val="24"/>
          <w:lang w:val="en-US" w:eastAsia="fr-FR"/>
        </w:rPr>
        <w:t>.</w:t>
      </w:r>
    </w:p>
    <w:p w:rsidR="00171E89" w:rsidRPr="00171E89" w:rsidRDefault="00171E89" w:rsidP="00AB41AC">
      <w:pPr>
        <w:spacing w:before="100" w:beforeAutospacing="1" w:after="100" w:afterAutospacing="1" w:line="240" w:lineRule="auto"/>
        <w:rPr>
          <w:rFonts w:ascii="Times New Roman" w:eastAsia="Times New Roman" w:hAnsi="Times New Roman" w:cs="Times New Roman"/>
          <w:sz w:val="24"/>
          <w:szCs w:val="24"/>
          <w:lang w:val="en-US" w:eastAsia="fr-FR"/>
        </w:rPr>
      </w:pPr>
      <w:r w:rsidRPr="00171E89">
        <w:rPr>
          <w:rFonts w:ascii="Times New Roman" w:eastAsia="Times New Roman" w:hAnsi="Times New Roman" w:cs="Times New Roman"/>
          <w:sz w:val="24"/>
          <w:szCs w:val="24"/>
          <w:lang w:val="en-US" w:eastAsia="fr-FR"/>
        </w:rPr>
        <w:t>Due to the frequent presence of dense, avascular fibrous tissue limiting antibiotic diffusion, prolonged treatment is usually necessary: six months for simple forms, up to twelve months in cases of peritoneal or mesenteric involvement or incomplete resection. Penicillin G or amoxicillin remains the first-line treatment. Alternatives in case of allergy include tetracyclines, clindamycin, erythromycin, cephalothin, or cefoxitin</w:t>
      </w:r>
      <w:r w:rsidR="00F82AD1" w:rsidRPr="00AB41AC">
        <w:rPr>
          <w:rFonts w:ascii="Times New Roman" w:eastAsia="Times New Roman" w:hAnsi="Times New Roman" w:cs="Times New Roman"/>
          <w:sz w:val="24"/>
          <w:szCs w:val="24"/>
          <w:lang w:val="en-US" w:eastAsia="fr-FR"/>
        </w:rPr>
        <w:t xml:space="preserve"> </w:t>
      </w:r>
      <w:r w:rsidR="00F82AD1"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e9BUMU2d","properties":{"formattedCitation":"(19)","plainCitation":"(19)","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19)</w:t>
      </w:r>
      <w:r w:rsidR="00F82AD1" w:rsidRPr="00AB41AC">
        <w:rPr>
          <w:rFonts w:ascii="Times New Roman" w:eastAsia="Times New Roman" w:hAnsi="Times New Roman" w:cs="Times New Roman"/>
          <w:sz w:val="24"/>
          <w:szCs w:val="24"/>
          <w:lang w:val="en-US" w:eastAsia="fr-FR"/>
        </w:rPr>
        <w:fldChar w:fldCharType="end"/>
      </w:r>
      <w:r w:rsidR="00F82AD1" w:rsidRPr="00AB41AC">
        <w:rPr>
          <w:rFonts w:ascii="Times New Roman" w:eastAsia="Times New Roman" w:hAnsi="Times New Roman" w:cs="Times New Roman"/>
          <w:sz w:val="24"/>
          <w:szCs w:val="24"/>
          <w:lang w:val="en-US" w:eastAsia="fr-FR"/>
        </w:rPr>
        <w:t>.</w:t>
      </w:r>
      <w:r w:rsidRPr="00171E89">
        <w:rPr>
          <w:rFonts w:ascii="Times New Roman" w:eastAsia="Times New Roman" w:hAnsi="Times New Roman" w:cs="Times New Roman"/>
          <w:sz w:val="24"/>
          <w:szCs w:val="24"/>
          <w:lang w:val="en-US" w:eastAsia="fr-FR"/>
        </w:rPr>
        <w:t xml:space="preserve"> Metronidazole is only partially active against </w:t>
      </w:r>
      <w:r w:rsidRPr="00AB41AC">
        <w:rPr>
          <w:rFonts w:ascii="Times New Roman" w:eastAsia="Times New Roman" w:hAnsi="Times New Roman" w:cs="Times New Roman"/>
          <w:sz w:val="24"/>
          <w:szCs w:val="24"/>
          <w:lang w:val="en-US" w:eastAsia="fr-FR"/>
        </w:rPr>
        <w:t>Actinomyces</w:t>
      </w:r>
      <w:r w:rsidRPr="00171E89">
        <w:rPr>
          <w:rFonts w:ascii="Times New Roman" w:eastAsia="Times New Roman" w:hAnsi="Times New Roman" w:cs="Times New Roman"/>
          <w:sz w:val="24"/>
          <w:szCs w:val="24"/>
          <w:lang w:val="en-US" w:eastAsia="fr-FR"/>
        </w:rPr>
        <w:t>. With appropriate treatment, the prognosis is excellent, with a cure rate above 90%</w:t>
      </w:r>
      <w:r w:rsidR="00F82AD1" w:rsidRPr="00AB41AC">
        <w:rPr>
          <w:rFonts w:ascii="Times New Roman" w:eastAsia="Times New Roman" w:hAnsi="Times New Roman" w:cs="Times New Roman"/>
          <w:sz w:val="24"/>
          <w:szCs w:val="24"/>
          <w:lang w:val="en-US" w:eastAsia="fr-FR"/>
        </w:rPr>
        <w:t xml:space="preserve"> </w:t>
      </w:r>
      <w:r w:rsidR="00F82AD1" w:rsidRPr="00AB41AC">
        <w:rPr>
          <w:rFonts w:ascii="Times New Roman" w:eastAsia="Times New Roman" w:hAnsi="Times New Roman" w:cs="Times New Roman"/>
          <w:sz w:val="24"/>
          <w:szCs w:val="24"/>
          <w:lang w:val="en-US" w:eastAsia="fr-FR"/>
        </w:rPr>
        <w:fldChar w:fldCharType="begin"/>
      </w:r>
      <w:r w:rsidR="00F82AD1" w:rsidRPr="00AB41AC">
        <w:rPr>
          <w:rFonts w:ascii="Times New Roman" w:eastAsia="Times New Roman" w:hAnsi="Times New Roman" w:cs="Times New Roman"/>
          <w:sz w:val="24"/>
          <w:szCs w:val="24"/>
          <w:lang w:val="en-US" w:eastAsia="fr-FR"/>
        </w:rPr>
        <w:instrText xml:space="preserve"> ADDIN ZOTERO_ITEM CSL_CITATION {"citationID":"59npuN5v","properties":{"formattedCitation":"(4)","plainCitation":"(4)","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00F82AD1" w:rsidRPr="00AB41AC">
        <w:rPr>
          <w:rFonts w:ascii="Times New Roman" w:eastAsia="Times New Roman" w:hAnsi="Times New Roman" w:cs="Times New Roman"/>
          <w:sz w:val="24"/>
          <w:szCs w:val="24"/>
          <w:lang w:val="en-US" w:eastAsia="fr-FR"/>
        </w:rPr>
        <w:fldChar w:fldCharType="separate"/>
      </w:r>
      <w:r w:rsidR="00F82AD1" w:rsidRPr="00AB41AC">
        <w:rPr>
          <w:rFonts w:ascii="Times New Roman" w:eastAsia="Times New Roman" w:hAnsi="Times New Roman" w:cs="Times New Roman"/>
          <w:sz w:val="24"/>
          <w:szCs w:val="24"/>
          <w:lang w:val="en-US" w:eastAsia="fr-FR"/>
        </w:rPr>
        <w:t>(4)</w:t>
      </w:r>
      <w:r w:rsidR="00F82AD1" w:rsidRPr="00AB41AC">
        <w:rPr>
          <w:rFonts w:ascii="Times New Roman" w:eastAsia="Times New Roman" w:hAnsi="Times New Roman" w:cs="Times New Roman"/>
          <w:sz w:val="24"/>
          <w:szCs w:val="24"/>
          <w:lang w:val="en-US" w:eastAsia="fr-FR"/>
        </w:rPr>
        <w:fldChar w:fldCharType="end"/>
      </w:r>
      <w:r w:rsidRPr="00171E89">
        <w:rPr>
          <w:rFonts w:ascii="Times New Roman" w:eastAsia="Times New Roman" w:hAnsi="Times New Roman" w:cs="Times New Roman"/>
          <w:sz w:val="24"/>
          <w:szCs w:val="24"/>
          <w:lang w:val="en-US" w:eastAsia="fr-FR"/>
        </w:rPr>
        <w:t>.</w:t>
      </w:r>
    </w:p>
    <w:p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Conclusion</w:t>
      </w:r>
    </w:p>
    <w:p w:rsidR="00171E89" w:rsidRPr="00891F7B" w:rsidRDefault="00171E89" w:rsidP="00F82AD1">
      <w:pPr>
        <w:pStyle w:val="NormalWeb"/>
        <w:rPr>
          <w:lang w:val="en-US"/>
        </w:rPr>
      </w:pPr>
      <w:r w:rsidRPr="00171E89">
        <w:rPr>
          <w:lang w:val="en-US"/>
        </w:rPr>
        <w:t>This case illustrates the importance of considering appendiceal actinomycosis in the differential diagnosis of subacute or chronic appendicitis, especially in the presence of risk factors such as prolonged IUD use. In the context of atypical clinical presentation, histological and microbiological confirmation is essential. Treatment relies on a combined medical-surgical approach with prolonged antibiotic therapy, ensuring an excellent prognosis.</w:t>
      </w:r>
    </w:p>
    <w:p w:rsidR="00EB089C" w:rsidRPr="00C71B0A" w:rsidRDefault="00EB089C" w:rsidP="00EB089C">
      <w:pPr>
        <w:spacing w:before="100" w:beforeAutospacing="1" w:after="100" w:afterAutospacing="1" w:line="240" w:lineRule="auto"/>
        <w:rPr>
          <w:rFonts w:ascii="Times New Roman" w:eastAsia="Times New Roman" w:hAnsi="Times New Roman" w:cs="Times New Roman"/>
          <w:b/>
          <w:bCs/>
          <w:sz w:val="24"/>
          <w:szCs w:val="24"/>
          <w:lang w:val="en-GB" w:eastAsia="fr-FR"/>
        </w:rPr>
      </w:pPr>
      <w:r w:rsidRPr="00C71B0A">
        <w:rPr>
          <w:rFonts w:ascii="Times New Roman" w:eastAsia="Times New Roman" w:hAnsi="Times New Roman" w:cs="Times New Roman"/>
          <w:b/>
          <w:bCs/>
          <w:sz w:val="24"/>
          <w:szCs w:val="24"/>
          <w:lang w:val="en-GB" w:eastAsia="fr-FR"/>
        </w:rPr>
        <w:t>Patient Consent</w:t>
      </w:r>
    </w:p>
    <w:p w:rsidR="00757FEE" w:rsidRPr="00F10D88" w:rsidRDefault="00EB089C" w:rsidP="00F10D88">
      <w:pPr>
        <w:spacing w:before="100" w:beforeAutospacing="1" w:after="100" w:afterAutospacing="1" w:line="240" w:lineRule="auto"/>
        <w:rPr>
          <w:rFonts w:ascii="Times New Roman" w:eastAsia="Times New Roman" w:hAnsi="Times New Roman" w:cs="Times New Roman"/>
          <w:sz w:val="24"/>
          <w:szCs w:val="24"/>
          <w:lang w:val="en-GB" w:eastAsia="fr-FR"/>
        </w:rPr>
      </w:pPr>
      <w:r w:rsidRPr="00C71B0A">
        <w:rPr>
          <w:rFonts w:ascii="Times New Roman" w:eastAsia="Times New Roman" w:hAnsi="Times New Roman" w:cs="Times New Roman"/>
          <w:sz w:val="24"/>
          <w:szCs w:val="24"/>
          <w:lang w:val="en-US" w:eastAsia="fr-FR"/>
        </w:rPr>
        <w:t>Consent was obtained from the patient to publish the clinical details and the images included.</w:t>
      </w:r>
    </w:p>
    <w:p w:rsidR="00757FEE" w:rsidRPr="00C71B0A" w:rsidRDefault="00EB089C" w:rsidP="00757FEE">
      <w:pPr>
        <w:spacing w:before="100" w:beforeAutospacing="1" w:after="100" w:afterAutospacing="1" w:line="240" w:lineRule="auto"/>
        <w:rPr>
          <w:rFonts w:ascii="Times New Roman" w:eastAsia="Times New Roman" w:hAnsi="Times New Roman" w:cs="Times New Roman"/>
          <w:b/>
          <w:bCs/>
          <w:sz w:val="24"/>
          <w:szCs w:val="24"/>
          <w:lang w:val="en-GB" w:eastAsia="fr-FR"/>
        </w:rPr>
      </w:pPr>
      <w:r w:rsidRPr="00C71B0A">
        <w:rPr>
          <w:rFonts w:ascii="Times New Roman" w:eastAsia="Times New Roman" w:hAnsi="Times New Roman" w:cs="Times New Roman"/>
          <w:b/>
          <w:bCs/>
          <w:sz w:val="24"/>
          <w:szCs w:val="24"/>
          <w:lang w:val="en-GB" w:eastAsia="fr-FR"/>
        </w:rPr>
        <w:t>Conflict of interest statement</w:t>
      </w:r>
    </w:p>
    <w:p w:rsidR="007876D9" w:rsidRDefault="007876D9" w:rsidP="007876D9">
      <w:pPr>
        <w:spacing w:before="100" w:beforeAutospacing="1" w:after="100" w:afterAutospacing="1" w:line="240" w:lineRule="auto"/>
        <w:rPr>
          <w:rFonts w:ascii="Times New Roman" w:eastAsia="Times New Roman" w:hAnsi="Times New Roman" w:cs="Times New Roman"/>
          <w:sz w:val="24"/>
          <w:szCs w:val="24"/>
          <w:lang w:val="en-US" w:eastAsia="fr-FR"/>
        </w:rPr>
      </w:pPr>
      <w:r w:rsidRPr="007876D9">
        <w:rPr>
          <w:rFonts w:ascii="Times New Roman" w:eastAsia="Times New Roman" w:hAnsi="Times New Roman" w:cs="Times New Roman"/>
          <w:sz w:val="24"/>
          <w:szCs w:val="24"/>
          <w:lang w:val="en-US" w:eastAsia="fr-FR"/>
        </w:rPr>
        <w:t>The authors declare that they have no conflict of interest regarding the publication of this case report.</w:t>
      </w:r>
      <w:r w:rsidRPr="007876D9">
        <w:rPr>
          <w:rFonts w:ascii="Times New Roman" w:eastAsia="Times New Roman" w:hAnsi="Times New Roman" w:cs="Times New Roman"/>
          <w:sz w:val="24"/>
          <w:szCs w:val="24"/>
          <w:lang w:val="en-US" w:eastAsia="fr-FR"/>
        </w:rPr>
        <w:br/>
        <w:t>They also confirm that they have no known competing financial interests, non-financial interests, or personal relationships that could have appeared to influence the work reported in this paper.</w:t>
      </w:r>
    </w:p>
    <w:p w:rsidR="007876D9" w:rsidRPr="00D15EF2" w:rsidRDefault="007876D9" w:rsidP="007876D9">
      <w:pPr>
        <w:spacing w:before="100" w:beforeAutospacing="1" w:after="100" w:afterAutospacing="1" w:line="240" w:lineRule="auto"/>
        <w:rPr>
          <w:rFonts w:ascii="Times New Roman" w:eastAsia="Times New Roman" w:hAnsi="Times New Roman" w:cs="Times New Roman"/>
          <w:b/>
          <w:bCs/>
          <w:sz w:val="24"/>
          <w:szCs w:val="24"/>
          <w:lang w:val="en-GB" w:eastAsia="fr-FR"/>
        </w:rPr>
      </w:pPr>
      <w:r w:rsidRPr="00D15EF2">
        <w:rPr>
          <w:rFonts w:ascii="Times New Roman" w:eastAsia="Times New Roman" w:hAnsi="Times New Roman" w:cs="Times New Roman"/>
          <w:b/>
          <w:bCs/>
          <w:sz w:val="24"/>
          <w:szCs w:val="24"/>
          <w:lang w:val="en-GB" w:eastAsia="fr-FR"/>
        </w:rPr>
        <w:t>Editorial Assistance Note</w:t>
      </w:r>
    </w:p>
    <w:p w:rsidR="007876D9" w:rsidRPr="00D468FF" w:rsidRDefault="007876D9" w:rsidP="007876D9">
      <w:pPr>
        <w:spacing w:before="100" w:beforeAutospacing="1" w:after="100" w:afterAutospacing="1" w:line="240" w:lineRule="auto"/>
        <w:rPr>
          <w:rFonts w:ascii="Times New Roman" w:eastAsia="Times New Roman" w:hAnsi="Times New Roman" w:cs="Times New Roman"/>
          <w:sz w:val="24"/>
          <w:szCs w:val="24"/>
          <w:lang w:val="en-GB" w:eastAsia="fr-FR"/>
        </w:rPr>
      </w:pPr>
      <w:r w:rsidRPr="00D468FF">
        <w:rPr>
          <w:rFonts w:ascii="Times New Roman" w:eastAsia="Times New Roman" w:hAnsi="Times New Roman" w:cs="Times New Roman"/>
          <w:sz w:val="24"/>
          <w:szCs w:val="24"/>
          <w:lang w:val="en-GB" w:eastAsia="fr-FR"/>
        </w:rPr>
        <w:t>Generative AI tools were used solely to improve the language of this manuscript. The authors are fully responsible for the content and accuracy of the work.</w:t>
      </w:r>
    </w:p>
    <w:p w:rsidR="00A87C87" w:rsidRDefault="00A87C87" w:rsidP="00A87C87">
      <w:r>
        <w:t>Disclaimer (</w:t>
      </w:r>
      <w:proofErr w:type="spellStart"/>
      <w:r>
        <w:t>Artificial</w:t>
      </w:r>
      <w:proofErr w:type="spellEnd"/>
      <w:r>
        <w:t xml:space="preserve"> intelligence)</w:t>
      </w:r>
    </w:p>
    <w:p w:rsidR="00A87C87" w:rsidRDefault="00A87C87" w:rsidP="00A87C87">
      <w:r>
        <w:lastRenderedPageBreak/>
        <w:t xml:space="preserve">Option </w:t>
      </w:r>
      <w:proofErr w:type="gramStart"/>
      <w:r>
        <w:t>1:</w:t>
      </w:r>
      <w:proofErr w:type="gramEnd"/>
      <w:r>
        <w:t xml:space="preserve"> </w:t>
      </w:r>
    </w:p>
    <w:p w:rsidR="00A87C87" w:rsidRDefault="00A87C87" w:rsidP="00A87C87">
      <w:proofErr w:type="spellStart"/>
      <w:r>
        <w:t>Author</w:t>
      </w:r>
      <w:proofErr w:type="spellEnd"/>
      <w:r>
        <w:t xml:space="preserve">(s) </w:t>
      </w:r>
      <w:proofErr w:type="spellStart"/>
      <w:r>
        <w:t>hereby</w:t>
      </w:r>
      <w:proofErr w:type="spellEnd"/>
      <w:r>
        <w:t xml:space="preserve"> </w:t>
      </w:r>
      <w:proofErr w:type="spellStart"/>
      <w:r>
        <w:t>declare</w:t>
      </w:r>
      <w:proofErr w:type="spellEnd"/>
      <w:r>
        <w:t xml:space="preserve"> </w:t>
      </w:r>
      <w:proofErr w:type="spellStart"/>
      <w:r>
        <w:t>that</w:t>
      </w:r>
      <w:proofErr w:type="spellEnd"/>
      <w:r>
        <w:t xml:space="preserve"> NO </w:t>
      </w:r>
      <w:proofErr w:type="spellStart"/>
      <w:r>
        <w:t>generative</w:t>
      </w:r>
      <w:proofErr w:type="spellEnd"/>
      <w:r>
        <w:t xml:space="preserve"> AI technologies </w:t>
      </w:r>
      <w:proofErr w:type="spellStart"/>
      <w:r>
        <w:t>such</w:t>
      </w:r>
      <w:proofErr w:type="spellEnd"/>
      <w:r>
        <w:t xml:space="preserve"> as Large </w:t>
      </w:r>
      <w:proofErr w:type="spellStart"/>
      <w:r>
        <w:t>Language</w:t>
      </w:r>
      <w:proofErr w:type="spellEnd"/>
      <w:r>
        <w:t xml:space="preserve"> </w:t>
      </w:r>
      <w:proofErr w:type="spellStart"/>
      <w:r>
        <w:t>Models</w:t>
      </w:r>
      <w:proofErr w:type="spellEnd"/>
      <w:r>
        <w:t xml:space="preserve"> (</w:t>
      </w:r>
      <w:proofErr w:type="spellStart"/>
      <w:r>
        <w:t>ChatGPT</w:t>
      </w:r>
      <w:proofErr w:type="spellEnd"/>
      <w:r>
        <w:t xml:space="preserve">, COPILOT, etc.) and </w:t>
      </w:r>
      <w:proofErr w:type="spellStart"/>
      <w:r>
        <w:t>text</w:t>
      </w:r>
      <w:proofErr w:type="spellEnd"/>
      <w:r>
        <w:t xml:space="preserve">-to-image </w:t>
      </w:r>
      <w:proofErr w:type="spellStart"/>
      <w:r>
        <w:t>generators</w:t>
      </w:r>
      <w:proofErr w:type="spellEnd"/>
      <w:r>
        <w:t xml:space="preserve"> have been </w:t>
      </w:r>
      <w:proofErr w:type="spellStart"/>
      <w:r>
        <w:t>used</w:t>
      </w:r>
      <w:proofErr w:type="spellEnd"/>
      <w:r>
        <w:t xml:space="preserve"> </w:t>
      </w:r>
      <w:proofErr w:type="spellStart"/>
      <w:r>
        <w:t>during</w:t>
      </w:r>
      <w:proofErr w:type="spellEnd"/>
      <w:r>
        <w:t xml:space="preserve"> the </w:t>
      </w:r>
      <w:proofErr w:type="spellStart"/>
      <w:r>
        <w:t>writing</w:t>
      </w:r>
      <w:proofErr w:type="spellEnd"/>
      <w:r>
        <w:t xml:space="preserve"> or </w:t>
      </w:r>
      <w:proofErr w:type="spellStart"/>
      <w:r>
        <w:t>editing</w:t>
      </w:r>
      <w:proofErr w:type="spellEnd"/>
      <w:r>
        <w:t xml:space="preserve"> of </w:t>
      </w:r>
      <w:proofErr w:type="spellStart"/>
      <w:r>
        <w:t>this</w:t>
      </w:r>
      <w:proofErr w:type="spellEnd"/>
      <w:r>
        <w:t xml:space="preserve"> </w:t>
      </w:r>
      <w:proofErr w:type="spellStart"/>
      <w:r>
        <w:t>manuscript</w:t>
      </w:r>
      <w:proofErr w:type="spellEnd"/>
      <w:r>
        <w:t xml:space="preserve">. </w:t>
      </w:r>
    </w:p>
    <w:p w:rsidR="00A87C87" w:rsidRDefault="00A87C87" w:rsidP="00A87C87">
      <w:r>
        <w:t xml:space="preserve">Option </w:t>
      </w:r>
      <w:proofErr w:type="gramStart"/>
      <w:r>
        <w:t>2:</w:t>
      </w:r>
      <w:proofErr w:type="gramEnd"/>
      <w:r>
        <w:t xml:space="preserve"> </w:t>
      </w:r>
    </w:p>
    <w:p w:rsidR="00A87C87" w:rsidRDefault="00A87C87" w:rsidP="00A87C87">
      <w:proofErr w:type="spellStart"/>
      <w:r>
        <w:t>Author</w:t>
      </w:r>
      <w:proofErr w:type="spellEnd"/>
      <w:r>
        <w:t xml:space="preserve">(s) </w:t>
      </w:r>
      <w:proofErr w:type="spellStart"/>
      <w:r>
        <w:t>hereby</w:t>
      </w:r>
      <w:proofErr w:type="spellEnd"/>
      <w:r>
        <w:t xml:space="preserve"> </w:t>
      </w:r>
      <w:proofErr w:type="spellStart"/>
      <w:r>
        <w:t>declare</w:t>
      </w:r>
      <w:proofErr w:type="spellEnd"/>
      <w:r>
        <w:t xml:space="preserve"> </w:t>
      </w:r>
      <w:proofErr w:type="spellStart"/>
      <w:r>
        <w:t>that</w:t>
      </w:r>
      <w:proofErr w:type="spellEnd"/>
      <w:r>
        <w:t xml:space="preserve"> </w:t>
      </w:r>
      <w:proofErr w:type="spellStart"/>
      <w:r>
        <w:t>generative</w:t>
      </w:r>
      <w:proofErr w:type="spellEnd"/>
      <w:r>
        <w:t xml:space="preserve"> AI technologies </w:t>
      </w:r>
      <w:proofErr w:type="spellStart"/>
      <w:r>
        <w:t>such</w:t>
      </w:r>
      <w:proofErr w:type="spellEnd"/>
      <w:r>
        <w:t xml:space="preserve"> as Large </w:t>
      </w:r>
      <w:proofErr w:type="spellStart"/>
      <w:r>
        <w:t>Language</w:t>
      </w:r>
      <w:proofErr w:type="spellEnd"/>
      <w:r>
        <w:t xml:space="preserve"> </w:t>
      </w:r>
      <w:proofErr w:type="spellStart"/>
      <w:r>
        <w:t>Models</w:t>
      </w:r>
      <w:proofErr w:type="spellEnd"/>
      <w:r>
        <w:t xml:space="preserve">, etc. have been </w:t>
      </w:r>
      <w:proofErr w:type="spellStart"/>
      <w:r>
        <w:t>used</w:t>
      </w:r>
      <w:proofErr w:type="spellEnd"/>
      <w:r>
        <w:t xml:space="preserve"> </w:t>
      </w:r>
      <w:proofErr w:type="spellStart"/>
      <w:r>
        <w:t>during</w:t>
      </w:r>
      <w:proofErr w:type="spellEnd"/>
      <w:r>
        <w:t xml:space="preserve"> the </w:t>
      </w:r>
      <w:proofErr w:type="spellStart"/>
      <w:r>
        <w:t>writing</w:t>
      </w:r>
      <w:proofErr w:type="spellEnd"/>
      <w:r>
        <w:t xml:space="preserve"> or </w:t>
      </w:r>
      <w:proofErr w:type="spellStart"/>
      <w:r>
        <w:t>editing</w:t>
      </w:r>
      <w:proofErr w:type="spellEnd"/>
      <w:r>
        <w:t xml:space="preserve"> of </w:t>
      </w:r>
      <w:proofErr w:type="spellStart"/>
      <w:r>
        <w:t>manuscripts</w:t>
      </w:r>
      <w:proofErr w:type="spellEnd"/>
      <w:r>
        <w:t xml:space="preserve">. This </w:t>
      </w:r>
      <w:proofErr w:type="spellStart"/>
      <w:r>
        <w:t>explanation</w:t>
      </w:r>
      <w:proofErr w:type="spellEnd"/>
      <w:r>
        <w:t xml:space="preserve"> </w:t>
      </w:r>
      <w:proofErr w:type="spellStart"/>
      <w:r>
        <w:t>will</w:t>
      </w:r>
      <w:proofErr w:type="spellEnd"/>
      <w:r>
        <w:t xml:space="preserve"> </w:t>
      </w:r>
      <w:proofErr w:type="spellStart"/>
      <w:r>
        <w:t>include</w:t>
      </w:r>
      <w:proofErr w:type="spellEnd"/>
      <w:r>
        <w:t xml:space="preserve"> the </w:t>
      </w:r>
      <w:proofErr w:type="spellStart"/>
      <w:r>
        <w:t>name</w:t>
      </w:r>
      <w:proofErr w:type="spellEnd"/>
      <w:r>
        <w:t xml:space="preserve">, version, model, and source of the </w:t>
      </w:r>
      <w:proofErr w:type="spellStart"/>
      <w:r>
        <w:t>generative</w:t>
      </w:r>
      <w:proofErr w:type="spellEnd"/>
      <w:r>
        <w:t xml:space="preserve"> AI </w:t>
      </w:r>
      <w:proofErr w:type="spellStart"/>
      <w:r>
        <w:t>technology</w:t>
      </w:r>
      <w:proofErr w:type="spellEnd"/>
      <w:r>
        <w:t xml:space="preserve"> and as </w:t>
      </w:r>
      <w:proofErr w:type="spellStart"/>
      <w:r>
        <w:t>well</w:t>
      </w:r>
      <w:proofErr w:type="spellEnd"/>
      <w:r>
        <w:t xml:space="preserve"> as all input prompts </w:t>
      </w:r>
      <w:proofErr w:type="spellStart"/>
      <w:r>
        <w:t>provided</w:t>
      </w:r>
      <w:proofErr w:type="spellEnd"/>
      <w:r>
        <w:t xml:space="preserve"> to the </w:t>
      </w:r>
      <w:proofErr w:type="spellStart"/>
      <w:r>
        <w:t>generative</w:t>
      </w:r>
      <w:proofErr w:type="spellEnd"/>
      <w:r>
        <w:t xml:space="preserve"> AI </w:t>
      </w:r>
      <w:proofErr w:type="spellStart"/>
      <w:r>
        <w:t>technology</w:t>
      </w:r>
      <w:proofErr w:type="spellEnd"/>
    </w:p>
    <w:p w:rsidR="00A87C87" w:rsidRDefault="00A87C87" w:rsidP="00A87C87">
      <w:r>
        <w:t xml:space="preserve">Details of the AI usage are </w:t>
      </w:r>
      <w:proofErr w:type="spellStart"/>
      <w:r>
        <w:t>given</w:t>
      </w:r>
      <w:proofErr w:type="spellEnd"/>
      <w:r>
        <w:t xml:space="preserve"> </w:t>
      </w:r>
      <w:proofErr w:type="spellStart"/>
      <w:proofErr w:type="gramStart"/>
      <w:r>
        <w:t>below</w:t>
      </w:r>
      <w:proofErr w:type="spellEnd"/>
      <w:r>
        <w:t>:</w:t>
      </w:r>
      <w:proofErr w:type="gramEnd"/>
    </w:p>
    <w:p w:rsidR="00A87C87" w:rsidRDefault="00A87C87" w:rsidP="00A87C87">
      <w:r>
        <w:t>1.</w:t>
      </w:r>
    </w:p>
    <w:p w:rsidR="00A87C87" w:rsidRDefault="00A87C87" w:rsidP="00A87C87">
      <w:r>
        <w:t>2.</w:t>
      </w:r>
    </w:p>
    <w:p w:rsidR="00A87C87" w:rsidRPr="00D047BB" w:rsidRDefault="00A87C87" w:rsidP="00A87C87">
      <w:r>
        <w:t>3.</w:t>
      </w:r>
    </w:p>
    <w:p w:rsidR="00A87C87" w:rsidRPr="0063354D" w:rsidRDefault="00A87C87" w:rsidP="00A87C87"/>
    <w:p w:rsidR="007876D9" w:rsidRPr="007876D9" w:rsidRDefault="007876D9" w:rsidP="007876D9">
      <w:pPr>
        <w:spacing w:before="100" w:beforeAutospacing="1" w:after="100" w:afterAutospacing="1" w:line="240" w:lineRule="auto"/>
        <w:rPr>
          <w:rFonts w:ascii="Times New Roman" w:eastAsia="Times New Roman" w:hAnsi="Times New Roman" w:cs="Times New Roman"/>
          <w:sz w:val="24"/>
          <w:szCs w:val="24"/>
          <w:lang w:val="en-GB" w:eastAsia="fr-FR"/>
        </w:rPr>
      </w:pPr>
    </w:p>
    <w:p w:rsidR="00891F7B" w:rsidRPr="00091B36" w:rsidRDefault="00891F7B" w:rsidP="00891F7B">
      <w:pPr>
        <w:spacing w:before="100" w:beforeAutospacing="1" w:after="100" w:afterAutospacing="1" w:line="240" w:lineRule="auto"/>
        <w:outlineLvl w:val="2"/>
        <w:rPr>
          <w:rFonts w:ascii="Times New Roman" w:eastAsia="Times New Roman" w:hAnsi="Times New Roman" w:cs="Times New Roman"/>
          <w:b/>
          <w:bCs/>
          <w:sz w:val="27"/>
          <w:szCs w:val="27"/>
          <w:lang w:val="en-US" w:eastAsia="fr-FR"/>
        </w:rPr>
      </w:pPr>
      <w:r w:rsidRPr="00091B36">
        <w:rPr>
          <w:rFonts w:ascii="Times New Roman" w:eastAsia="Times New Roman" w:hAnsi="Times New Roman" w:cs="Times New Roman"/>
          <w:b/>
          <w:bCs/>
          <w:sz w:val="27"/>
          <w:szCs w:val="27"/>
          <w:lang w:val="en-US" w:eastAsia="fr-FR"/>
        </w:rPr>
        <w:t xml:space="preserve">References </w:t>
      </w:r>
    </w:p>
    <w:p w:rsidR="00AB41AC" w:rsidRPr="00AB41AC" w:rsidRDefault="00891F7B" w:rsidP="00AB41AC">
      <w:pPr>
        <w:pStyle w:val="Bibliography"/>
        <w:rPr>
          <w:lang w:val="en-US"/>
        </w:rPr>
      </w:pPr>
      <w:r>
        <w:fldChar w:fldCharType="begin"/>
      </w:r>
      <w:r w:rsidR="00AB41AC">
        <w:rPr>
          <w:lang w:val="en-US"/>
        </w:rPr>
        <w:instrText xml:space="preserve"> ADDIN ZOTERO_BIBL {"uncited":[],"omitted":[],"custom":[]} CSL_BIBLIOGRAPHY </w:instrText>
      </w:r>
      <w:r>
        <w:fldChar w:fldCharType="separate"/>
      </w:r>
      <w:r w:rsidR="00AB41AC" w:rsidRPr="00AB41AC">
        <w:rPr>
          <w:lang w:val="en-US"/>
        </w:rPr>
        <w:t>1.</w:t>
      </w:r>
      <w:r w:rsidR="00AB41AC" w:rsidRPr="00AB41AC">
        <w:rPr>
          <w:lang w:val="en-US"/>
        </w:rPr>
        <w:tab/>
        <w:t xml:space="preserve">Alvarez-Alvarez FA, Maciel-Gutierrez VM, Rocha-Muñoz AD, Lujan JH, Ploneda-Valencia CF. Diagnostic value of serum fibrinogen as a predictive factor for complicated appendicitis (perforated). A cross-sectional study. International Journal of Surgery. janv 2016;25:109. </w:t>
      </w:r>
    </w:p>
    <w:p w:rsidR="00AB41AC" w:rsidRPr="00AB41AC" w:rsidRDefault="00AB41AC" w:rsidP="00AB41AC">
      <w:pPr>
        <w:pStyle w:val="Bibliography"/>
        <w:rPr>
          <w:lang w:val="en-US"/>
        </w:rPr>
      </w:pPr>
      <w:r w:rsidRPr="00AB41AC">
        <w:rPr>
          <w:lang w:val="en-US"/>
        </w:rPr>
        <w:t>2.</w:t>
      </w:r>
      <w:r w:rsidRPr="00AB41AC">
        <w:rPr>
          <w:lang w:val="en-US"/>
        </w:rPr>
        <w:tab/>
        <w:t>Berk DR, Sylvester KG. Subacute appendicitis. Clin Pediatr (Phila). mai 2005;44(4):363</w:t>
      </w:r>
      <w:r w:rsidRPr="00AB41AC">
        <w:rPr>
          <w:rFonts w:ascii="Cambria Math" w:hAnsi="Cambria Math" w:cs="Cambria Math"/>
          <w:lang w:val="en-US"/>
        </w:rPr>
        <w:t>‑</w:t>
      </w:r>
      <w:r w:rsidRPr="00AB41AC">
        <w:rPr>
          <w:lang w:val="en-US"/>
        </w:rPr>
        <w:t xml:space="preserve">5. </w:t>
      </w:r>
    </w:p>
    <w:p w:rsidR="00AB41AC" w:rsidRPr="00AB41AC" w:rsidRDefault="00AB41AC" w:rsidP="00AB41AC">
      <w:pPr>
        <w:pStyle w:val="Bibliography"/>
        <w:rPr>
          <w:lang w:val="en-US"/>
        </w:rPr>
      </w:pPr>
      <w:r w:rsidRPr="00AB41AC">
        <w:rPr>
          <w:lang w:val="en-US"/>
        </w:rPr>
        <w:t>3.</w:t>
      </w:r>
      <w:r w:rsidRPr="00AB41AC">
        <w:rPr>
          <w:lang w:val="en-US"/>
        </w:rPr>
        <w:tab/>
        <w:t xml:space="preserve">Wong VK, Turmezei TD, Weston VC. Actinomycosis. BMJ. 11 oct 2011;343:d6099. </w:t>
      </w:r>
    </w:p>
    <w:p w:rsidR="00AB41AC" w:rsidRPr="00AB41AC" w:rsidRDefault="00AB41AC" w:rsidP="00AB41AC">
      <w:pPr>
        <w:pStyle w:val="Bibliography"/>
        <w:rPr>
          <w:lang w:val="en-US"/>
        </w:rPr>
      </w:pPr>
      <w:r w:rsidRPr="00AB41AC">
        <w:rPr>
          <w:lang w:val="en-US"/>
        </w:rPr>
        <w:t>4.</w:t>
      </w:r>
      <w:r w:rsidRPr="00AB41AC">
        <w:rPr>
          <w:lang w:val="en-US"/>
        </w:rPr>
        <w:tab/>
        <w:t>Gómez-Torres GA, Ortega-Gárcia OS, Gutierrez-López EG, Carballido-Murguía CA, Flores-Rios JA, López-Lizarraga CR, et al. A rare case of subacute appendicitis, actinomycosis as the final pathology reports: A case report and literature review. International Journal of Surgery Case Reports. 1 janv 2017;36:46</w:t>
      </w:r>
      <w:r w:rsidRPr="00AB41AC">
        <w:rPr>
          <w:rFonts w:ascii="Cambria Math" w:hAnsi="Cambria Math" w:cs="Cambria Math"/>
          <w:lang w:val="en-US"/>
        </w:rPr>
        <w:t>‑</w:t>
      </w:r>
      <w:r w:rsidRPr="00AB41AC">
        <w:rPr>
          <w:lang w:val="en-US"/>
        </w:rPr>
        <w:t xml:space="preserve">9. </w:t>
      </w:r>
    </w:p>
    <w:p w:rsidR="00AB41AC" w:rsidRPr="00AB41AC" w:rsidRDefault="00AB41AC" w:rsidP="00AB41AC">
      <w:pPr>
        <w:pStyle w:val="Bibliography"/>
        <w:rPr>
          <w:lang w:val="en-US"/>
        </w:rPr>
      </w:pPr>
      <w:r w:rsidRPr="00AB41AC">
        <w:rPr>
          <w:lang w:val="en-US"/>
        </w:rPr>
        <w:t>5.</w:t>
      </w:r>
      <w:r w:rsidRPr="00AB41AC">
        <w:rPr>
          <w:lang w:val="en-US"/>
        </w:rPr>
        <w:tab/>
        <w:t>Smego RA, Foglia G. Actinomycosis. Clinical Infectious Diseases. 1998;26(6):1255</w:t>
      </w:r>
      <w:r w:rsidRPr="00AB41AC">
        <w:rPr>
          <w:rFonts w:ascii="Cambria Math" w:hAnsi="Cambria Math" w:cs="Cambria Math"/>
          <w:lang w:val="en-US"/>
        </w:rPr>
        <w:t>‑</w:t>
      </w:r>
      <w:r w:rsidRPr="00AB41AC">
        <w:rPr>
          <w:lang w:val="en-US"/>
        </w:rPr>
        <w:t xml:space="preserve">61. </w:t>
      </w:r>
    </w:p>
    <w:p w:rsidR="00AB41AC" w:rsidRPr="00AB41AC" w:rsidRDefault="00AB41AC" w:rsidP="00AB41AC">
      <w:pPr>
        <w:pStyle w:val="Bibliography"/>
        <w:rPr>
          <w:lang w:val="en-US"/>
        </w:rPr>
      </w:pPr>
      <w:r w:rsidRPr="00AB41AC">
        <w:rPr>
          <w:lang w:val="en-US"/>
        </w:rPr>
        <w:t>6.</w:t>
      </w:r>
      <w:r w:rsidRPr="00AB41AC">
        <w:rPr>
          <w:lang w:val="en-US"/>
        </w:rPr>
        <w:tab/>
        <w:t>Garner JP, Macdonald M, Kumar PK. Abdominal actinomycosis. Int J Surg. déc 2007;5(6):441</w:t>
      </w:r>
      <w:r w:rsidRPr="00AB41AC">
        <w:rPr>
          <w:rFonts w:ascii="Cambria Math" w:hAnsi="Cambria Math" w:cs="Cambria Math"/>
          <w:lang w:val="en-US"/>
        </w:rPr>
        <w:t>‑</w:t>
      </w:r>
      <w:r w:rsidRPr="00AB41AC">
        <w:rPr>
          <w:lang w:val="en-US"/>
        </w:rPr>
        <w:t xml:space="preserve">8. </w:t>
      </w:r>
    </w:p>
    <w:p w:rsidR="00AB41AC" w:rsidRPr="00AB41AC" w:rsidRDefault="00AB41AC" w:rsidP="00AB41AC">
      <w:pPr>
        <w:pStyle w:val="Bibliography"/>
        <w:rPr>
          <w:lang w:val="en-US"/>
        </w:rPr>
      </w:pPr>
      <w:r w:rsidRPr="00AB41AC">
        <w:rPr>
          <w:lang w:val="en-US"/>
        </w:rPr>
        <w:t>7.</w:t>
      </w:r>
      <w:r w:rsidRPr="00AB41AC">
        <w:rPr>
          <w:lang w:val="en-US"/>
        </w:rPr>
        <w:tab/>
        <w:t>Bennhoff DF. Actinomycosis: diagnostic and therapeutic considerations and a review of 32 cases. Laryngoscope. sept 1984;94(9):1198</w:t>
      </w:r>
      <w:r w:rsidRPr="00AB41AC">
        <w:rPr>
          <w:rFonts w:ascii="Cambria Math" w:hAnsi="Cambria Math" w:cs="Cambria Math"/>
          <w:lang w:val="en-US"/>
        </w:rPr>
        <w:t>‑</w:t>
      </w:r>
      <w:r w:rsidRPr="00AB41AC">
        <w:rPr>
          <w:lang w:val="en-US"/>
        </w:rPr>
        <w:t xml:space="preserve">217. </w:t>
      </w:r>
    </w:p>
    <w:p w:rsidR="00AB41AC" w:rsidRPr="00AB41AC" w:rsidRDefault="00AB41AC" w:rsidP="00AB41AC">
      <w:pPr>
        <w:pStyle w:val="Bibliography"/>
        <w:rPr>
          <w:lang w:val="en-US"/>
        </w:rPr>
      </w:pPr>
      <w:r w:rsidRPr="00AB41AC">
        <w:rPr>
          <w:lang w:val="en-US"/>
        </w:rPr>
        <w:t>8.</w:t>
      </w:r>
      <w:r w:rsidRPr="00AB41AC">
        <w:rPr>
          <w:lang w:val="en-US"/>
        </w:rPr>
        <w:tab/>
        <w:t>Deshmukh N, Heaney SJ. Actinomycosis at multiple colonic sites. Am J Gastroenterol. déc 1986;81(12):1212</w:t>
      </w:r>
      <w:r w:rsidRPr="00AB41AC">
        <w:rPr>
          <w:rFonts w:ascii="Cambria Math" w:hAnsi="Cambria Math" w:cs="Cambria Math"/>
          <w:lang w:val="en-US"/>
        </w:rPr>
        <w:t>‑</w:t>
      </w:r>
      <w:r w:rsidRPr="00AB41AC">
        <w:rPr>
          <w:lang w:val="en-US"/>
        </w:rPr>
        <w:t xml:space="preserve">4. </w:t>
      </w:r>
    </w:p>
    <w:p w:rsidR="00AB41AC" w:rsidRPr="00AB41AC" w:rsidRDefault="00AB41AC" w:rsidP="00AB41AC">
      <w:pPr>
        <w:pStyle w:val="Bibliography"/>
        <w:rPr>
          <w:lang w:val="en-US"/>
        </w:rPr>
      </w:pPr>
      <w:r w:rsidRPr="00AB41AC">
        <w:rPr>
          <w:lang w:val="en-US"/>
        </w:rPr>
        <w:t>9.</w:t>
      </w:r>
      <w:r w:rsidRPr="00AB41AC">
        <w:rPr>
          <w:lang w:val="en-US"/>
        </w:rPr>
        <w:tab/>
        <w:t>Choi MM, Beak JH, Lee JN, Park S, Lee WS. Clinical Features of Abdominopelvic Actinomycosis: Report of Twenty Cases and Literature Review. Yonsei Med J. 19 août 2009;50(4):555</w:t>
      </w:r>
      <w:r w:rsidRPr="00AB41AC">
        <w:rPr>
          <w:rFonts w:ascii="Cambria Math" w:hAnsi="Cambria Math" w:cs="Cambria Math"/>
          <w:lang w:val="en-US"/>
        </w:rPr>
        <w:t>‑</w:t>
      </w:r>
      <w:r w:rsidRPr="00AB41AC">
        <w:rPr>
          <w:lang w:val="en-US"/>
        </w:rPr>
        <w:t xml:space="preserve">9. </w:t>
      </w:r>
    </w:p>
    <w:p w:rsidR="00AB41AC" w:rsidRPr="00AB41AC" w:rsidRDefault="00AB41AC" w:rsidP="00AB41AC">
      <w:pPr>
        <w:pStyle w:val="Bibliography"/>
        <w:rPr>
          <w:lang w:val="en-US"/>
        </w:rPr>
      </w:pPr>
      <w:r w:rsidRPr="00AB41AC">
        <w:rPr>
          <w:lang w:val="en-US"/>
        </w:rPr>
        <w:lastRenderedPageBreak/>
        <w:t>10.</w:t>
      </w:r>
      <w:r w:rsidRPr="00AB41AC">
        <w:rPr>
          <w:lang w:val="en-US"/>
        </w:rPr>
        <w:tab/>
        <w:t>Lee SY, Kwon HJ, Cho JH, Oh JY, Nam KJ, Lee JH, et al. Actinomycosis of the appendix mimicking appendiceal tumor: A case report. World J Gastroenterol. 21 janv 2010;16(3):395</w:t>
      </w:r>
      <w:r w:rsidRPr="00AB41AC">
        <w:rPr>
          <w:rFonts w:ascii="Cambria Math" w:hAnsi="Cambria Math" w:cs="Cambria Math"/>
          <w:lang w:val="en-US"/>
        </w:rPr>
        <w:t>‑</w:t>
      </w:r>
      <w:r w:rsidRPr="00AB41AC">
        <w:rPr>
          <w:lang w:val="en-US"/>
        </w:rPr>
        <w:t xml:space="preserve">7. </w:t>
      </w:r>
    </w:p>
    <w:p w:rsidR="00AB41AC" w:rsidRPr="00AB41AC" w:rsidRDefault="00AB41AC" w:rsidP="00AB41AC">
      <w:pPr>
        <w:pStyle w:val="Bibliography"/>
        <w:rPr>
          <w:lang w:val="en-US"/>
        </w:rPr>
      </w:pPr>
      <w:r w:rsidRPr="00AB41AC">
        <w:rPr>
          <w:lang w:val="en-US"/>
        </w:rPr>
        <w:t>11.</w:t>
      </w:r>
      <w:r w:rsidRPr="00AB41AC">
        <w:rPr>
          <w:lang w:val="en-US"/>
        </w:rPr>
        <w:tab/>
        <w:t>Peitsidis P, Papadimitriou C, Rodolakis A, Peitsidou A. Actinomycosis of the appendix and pelvis: a case report. J Reprod Med. sept 2008;53(9):711</w:t>
      </w:r>
      <w:r w:rsidRPr="00AB41AC">
        <w:rPr>
          <w:rFonts w:ascii="Cambria Math" w:hAnsi="Cambria Math" w:cs="Cambria Math"/>
          <w:lang w:val="en-US"/>
        </w:rPr>
        <w:t>‑</w:t>
      </w:r>
      <w:r w:rsidRPr="00AB41AC">
        <w:rPr>
          <w:lang w:val="en-US"/>
        </w:rPr>
        <w:t xml:space="preserve">3. </w:t>
      </w:r>
    </w:p>
    <w:p w:rsidR="00AB41AC" w:rsidRPr="00AB41AC" w:rsidRDefault="00AB41AC" w:rsidP="00AB41AC">
      <w:pPr>
        <w:pStyle w:val="Bibliography"/>
        <w:rPr>
          <w:lang w:val="en-US"/>
        </w:rPr>
      </w:pPr>
      <w:r w:rsidRPr="00AB41AC">
        <w:rPr>
          <w:lang w:val="en-US"/>
        </w:rPr>
        <w:t>12.</w:t>
      </w:r>
      <w:r w:rsidRPr="00AB41AC">
        <w:rPr>
          <w:lang w:val="en-US"/>
        </w:rPr>
        <w:tab/>
        <w:t xml:space="preserve">Westhoff C. IUDs and colonization or infection with Actinomyces. Contraception. juin 2007;75(6 Suppl):S48-50. </w:t>
      </w:r>
    </w:p>
    <w:p w:rsidR="00AB41AC" w:rsidRPr="00AB41AC" w:rsidRDefault="00AB41AC" w:rsidP="00AB41AC">
      <w:pPr>
        <w:pStyle w:val="Bibliography"/>
        <w:rPr>
          <w:lang w:val="en-US"/>
        </w:rPr>
      </w:pPr>
      <w:r w:rsidRPr="00AB41AC">
        <w:rPr>
          <w:lang w:val="en-US"/>
        </w:rPr>
        <w:t>13.</w:t>
      </w:r>
      <w:r w:rsidRPr="00AB41AC">
        <w:rPr>
          <w:lang w:val="en-US"/>
        </w:rPr>
        <w:tab/>
        <w:t>Pickhardt PJ, Bhalla S. Unusual Nonneoplastic Peritoneal and Subperitoneal Conditions: CT Findings. RadioGraphics. mai 2005;25(3):719</w:t>
      </w:r>
      <w:r w:rsidRPr="00AB41AC">
        <w:rPr>
          <w:rFonts w:ascii="Cambria Math" w:hAnsi="Cambria Math" w:cs="Cambria Math"/>
          <w:lang w:val="en-US"/>
        </w:rPr>
        <w:t>‑</w:t>
      </w:r>
      <w:r w:rsidRPr="00AB41AC">
        <w:rPr>
          <w:lang w:val="en-US"/>
        </w:rPr>
        <w:t xml:space="preserve">30. </w:t>
      </w:r>
    </w:p>
    <w:p w:rsidR="00AB41AC" w:rsidRPr="00AB41AC" w:rsidRDefault="00AB41AC" w:rsidP="00AB41AC">
      <w:pPr>
        <w:pStyle w:val="Bibliography"/>
        <w:rPr>
          <w:lang w:val="en-US"/>
        </w:rPr>
      </w:pPr>
      <w:r w:rsidRPr="00AB41AC">
        <w:rPr>
          <w:lang w:val="en-US"/>
        </w:rPr>
        <w:t>14.</w:t>
      </w:r>
      <w:r w:rsidRPr="00AB41AC">
        <w:rPr>
          <w:lang w:val="en-US"/>
        </w:rPr>
        <w:tab/>
        <w:t>Lisa-Gracia M, Martín-Rivas B, Pajarón-Guerrero M, Arnáiz-García A. Abdominal actinomycosis in the last 10 years and risk factors for appendiceal actinomycosis: review of the literature. Turk J Med Sci. 2017;47:98</w:t>
      </w:r>
      <w:r w:rsidRPr="00AB41AC">
        <w:rPr>
          <w:rFonts w:ascii="Cambria Math" w:hAnsi="Cambria Math" w:cs="Cambria Math"/>
          <w:lang w:val="en-US"/>
        </w:rPr>
        <w:t>‑</w:t>
      </w:r>
      <w:r w:rsidRPr="00AB41AC">
        <w:rPr>
          <w:lang w:val="en-US"/>
        </w:rPr>
        <w:t xml:space="preserve">102. </w:t>
      </w:r>
    </w:p>
    <w:p w:rsidR="00AB41AC" w:rsidRPr="00AB41AC" w:rsidRDefault="00AB41AC" w:rsidP="00AB41AC">
      <w:pPr>
        <w:pStyle w:val="Bibliography"/>
        <w:rPr>
          <w:lang w:val="en-US"/>
        </w:rPr>
      </w:pPr>
      <w:r w:rsidRPr="00AB41AC">
        <w:rPr>
          <w:lang w:val="en-US"/>
        </w:rPr>
        <w:t>15.</w:t>
      </w:r>
      <w:r w:rsidRPr="00AB41AC">
        <w:rPr>
          <w:lang w:val="en-US"/>
        </w:rPr>
        <w:tab/>
        <w:t>Kim JB, Han DS, Lee HL, Kim JP, Sohn JH, Hahm JS. Diagnosis and partial treatment of actinomycosis by colonoscopic biopsy. Gastrointestinal Endoscopy. 1 juill 2004;60(1):162</w:t>
      </w:r>
      <w:r w:rsidRPr="00AB41AC">
        <w:rPr>
          <w:rFonts w:ascii="Cambria Math" w:hAnsi="Cambria Math" w:cs="Cambria Math"/>
          <w:lang w:val="en-US"/>
        </w:rPr>
        <w:t>‑</w:t>
      </w:r>
      <w:r w:rsidRPr="00AB41AC">
        <w:rPr>
          <w:lang w:val="en-US"/>
        </w:rPr>
        <w:t xml:space="preserve">4. </w:t>
      </w:r>
    </w:p>
    <w:p w:rsidR="00AB41AC" w:rsidRPr="00AB41AC" w:rsidRDefault="00AB41AC" w:rsidP="00AB41AC">
      <w:pPr>
        <w:pStyle w:val="Bibliography"/>
        <w:rPr>
          <w:lang w:val="en-US"/>
        </w:rPr>
      </w:pPr>
      <w:r w:rsidRPr="00AB41AC">
        <w:rPr>
          <w:lang w:val="en-US"/>
        </w:rPr>
        <w:t>16.</w:t>
      </w:r>
      <w:r w:rsidRPr="00AB41AC">
        <w:rPr>
          <w:lang w:val="en-US"/>
        </w:rPr>
        <w:tab/>
        <w:t>Hawes AS, Whalen GF. Recurrent and chronic appendicitis: the other inflammatory conditions of the appendix. Am Surg. 1 mars 1994;60(3):217</w:t>
      </w:r>
      <w:r w:rsidRPr="00AB41AC">
        <w:rPr>
          <w:rFonts w:ascii="Cambria Math" w:hAnsi="Cambria Math" w:cs="Cambria Math"/>
          <w:lang w:val="en-US"/>
        </w:rPr>
        <w:t>‑</w:t>
      </w:r>
      <w:r w:rsidRPr="00AB41AC">
        <w:rPr>
          <w:lang w:val="en-US"/>
        </w:rPr>
        <w:t xml:space="preserve">9. </w:t>
      </w:r>
    </w:p>
    <w:p w:rsidR="00AB41AC" w:rsidRPr="00AB41AC" w:rsidRDefault="00AB41AC" w:rsidP="00AB41AC">
      <w:pPr>
        <w:pStyle w:val="Bibliography"/>
        <w:rPr>
          <w:lang w:val="en-US"/>
        </w:rPr>
      </w:pPr>
      <w:r w:rsidRPr="00AB41AC">
        <w:rPr>
          <w:lang w:val="en-US"/>
        </w:rPr>
        <w:t>17.</w:t>
      </w:r>
      <w:r w:rsidRPr="00AB41AC">
        <w:rPr>
          <w:lang w:val="en-US"/>
        </w:rPr>
        <w:tab/>
        <w:t>Liu V, Val S, Kang K, Velcek F. Case report: actinomycosis of the appendix—an unusual cause of acute appendicitis in children. Journal of Pediatric Surgery. 1 oct 2010;45(10):2050</w:t>
      </w:r>
      <w:r w:rsidRPr="00AB41AC">
        <w:rPr>
          <w:rFonts w:ascii="Cambria Math" w:hAnsi="Cambria Math" w:cs="Cambria Math"/>
          <w:lang w:val="en-US"/>
        </w:rPr>
        <w:t>‑</w:t>
      </w:r>
      <w:r w:rsidRPr="00AB41AC">
        <w:rPr>
          <w:lang w:val="en-US"/>
        </w:rPr>
        <w:t xml:space="preserve">2. </w:t>
      </w:r>
    </w:p>
    <w:p w:rsidR="00AB41AC" w:rsidRPr="00AB41AC" w:rsidRDefault="00AB41AC" w:rsidP="00AB41AC">
      <w:pPr>
        <w:pStyle w:val="Bibliography"/>
      </w:pPr>
      <w:r w:rsidRPr="00AB41AC">
        <w:rPr>
          <w:lang w:val="en-US"/>
        </w:rPr>
        <w:t>18.</w:t>
      </w:r>
      <w:r w:rsidRPr="00AB41AC">
        <w:rPr>
          <w:lang w:val="en-US"/>
        </w:rPr>
        <w:tab/>
        <w:t xml:space="preserve">Valour F, Sénéchal A, Dupieux C, Karsenty J, Lustig S, Breton P, et al. Actinomycosis: etiology, clinical features, diagnosis, treatment, and management. </w:t>
      </w:r>
      <w:r w:rsidRPr="00AB41AC">
        <w:t>Infection and Drug Resistance. 5 juill 2014;7:183</w:t>
      </w:r>
      <w:r w:rsidRPr="00AB41AC">
        <w:rPr>
          <w:rFonts w:ascii="Cambria Math" w:hAnsi="Cambria Math" w:cs="Cambria Math"/>
        </w:rPr>
        <w:t>‑</w:t>
      </w:r>
      <w:r w:rsidRPr="00AB41AC">
        <w:t xml:space="preserve">97. </w:t>
      </w:r>
    </w:p>
    <w:p w:rsidR="00AB41AC" w:rsidRPr="00AB41AC" w:rsidRDefault="00AB41AC" w:rsidP="00AB41AC">
      <w:pPr>
        <w:pStyle w:val="Bibliography"/>
      </w:pPr>
      <w:r w:rsidRPr="00AB41AC">
        <w:t>19.</w:t>
      </w:r>
      <w:r w:rsidRPr="00AB41AC">
        <w:tab/>
        <w:t>Habib E, Aoura T, Mekkaoui M, Elhadad A. Actinomycose de l’appendice. Présentation de deux observations. La Revue de Médecine Interne. 1 juill 2002;23(7):638</w:t>
      </w:r>
      <w:r w:rsidRPr="00AB41AC">
        <w:rPr>
          <w:rFonts w:ascii="Cambria Math" w:hAnsi="Cambria Math" w:cs="Cambria Math"/>
        </w:rPr>
        <w:t>‑</w:t>
      </w:r>
      <w:r w:rsidRPr="00AB41AC">
        <w:t xml:space="preserve">41. </w:t>
      </w:r>
    </w:p>
    <w:p w:rsidR="00891F7B" w:rsidRPr="00A561E1" w:rsidRDefault="00891F7B" w:rsidP="00AB41AC">
      <w:r>
        <w:fldChar w:fldCharType="end"/>
      </w:r>
    </w:p>
    <w:p w:rsidR="00891F7B" w:rsidRPr="00E14A5E" w:rsidRDefault="00891F7B" w:rsidP="00891F7B"/>
    <w:p w:rsidR="00227BB2" w:rsidRPr="002F08F1" w:rsidRDefault="00A87C87"/>
    <w:sectPr w:rsidR="00227BB2" w:rsidRPr="002F08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E5455C"/>
    <w:multiLevelType w:val="hybridMultilevel"/>
    <w:tmpl w:val="EDB265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F115031"/>
    <w:multiLevelType w:val="multilevel"/>
    <w:tmpl w:val="6A42C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1F7B"/>
    <w:rsid w:val="00091B36"/>
    <w:rsid w:val="000C3303"/>
    <w:rsid w:val="000E415D"/>
    <w:rsid w:val="000F5705"/>
    <w:rsid w:val="00110904"/>
    <w:rsid w:val="001278F1"/>
    <w:rsid w:val="00171E89"/>
    <w:rsid w:val="00283F63"/>
    <w:rsid w:val="002967B6"/>
    <w:rsid w:val="002C6E34"/>
    <w:rsid w:val="002D678E"/>
    <w:rsid w:val="002F08F1"/>
    <w:rsid w:val="00355FA2"/>
    <w:rsid w:val="005A1624"/>
    <w:rsid w:val="0075731E"/>
    <w:rsid w:val="00757FEE"/>
    <w:rsid w:val="007876D9"/>
    <w:rsid w:val="007974C6"/>
    <w:rsid w:val="007F3497"/>
    <w:rsid w:val="00891F7B"/>
    <w:rsid w:val="009030C6"/>
    <w:rsid w:val="00913949"/>
    <w:rsid w:val="00A26C79"/>
    <w:rsid w:val="00A672DB"/>
    <w:rsid w:val="00A87C87"/>
    <w:rsid w:val="00AB01D2"/>
    <w:rsid w:val="00AB41AC"/>
    <w:rsid w:val="00BB0B04"/>
    <w:rsid w:val="00C019FA"/>
    <w:rsid w:val="00C425FD"/>
    <w:rsid w:val="00C506C8"/>
    <w:rsid w:val="00CB6364"/>
    <w:rsid w:val="00DB18C9"/>
    <w:rsid w:val="00DE1A45"/>
    <w:rsid w:val="00EB089C"/>
    <w:rsid w:val="00F02D64"/>
    <w:rsid w:val="00F10D88"/>
    <w:rsid w:val="00F82AD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FF503"/>
  <w15:chartTrackingRefBased/>
  <w15:docId w15:val="{12D78959-02F2-413E-988D-1F920C4A7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1F7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891F7B"/>
    <w:rPr>
      <w:b/>
      <w:bCs/>
    </w:rPr>
  </w:style>
  <w:style w:type="character" w:styleId="Emphasis">
    <w:name w:val="Emphasis"/>
    <w:basedOn w:val="DefaultParagraphFont"/>
    <w:uiPriority w:val="20"/>
    <w:qFormat/>
    <w:rsid w:val="00891F7B"/>
    <w:rPr>
      <w:i/>
      <w:iCs/>
    </w:rPr>
  </w:style>
  <w:style w:type="paragraph" w:styleId="Bibliography">
    <w:name w:val="Bibliography"/>
    <w:basedOn w:val="Normal"/>
    <w:next w:val="Normal"/>
    <w:uiPriority w:val="37"/>
    <w:unhideWhenUsed/>
    <w:rsid w:val="00891F7B"/>
    <w:pPr>
      <w:tabs>
        <w:tab w:val="left" w:pos="384"/>
      </w:tabs>
      <w:spacing w:after="240" w:line="240" w:lineRule="auto"/>
      <w:ind w:left="384" w:hanging="384"/>
    </w:pPr>
  </w:style>
  <w:style w:type="character" w:styleId="Hyperlink">
    <w:name w:val="Hyperlink"/>
    <w:basedOn w:val="DefaultParagraphFont"/>
    <w:uiPriority w:val="99"/>
    <w:unhideWhenUsed/>
    <w:rsid w:val="000C3303"/>
    <w:rPr>
      <w:color w:val="0563C1" w:themeColor="hyperlink"/>
      <w:u w:val="single"/>
    </w:rPr>
  </w:style>
  <w:style w:type="paragraph" w:styleId="ListParagraph">
    <w:name w:val="List Paragraph"/>
    <w:basedOn w:val="Normal"/>
    <w:uiPriority w:val="34"/>
    <w:qFormat/>
    <w:rsid w:val="007876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84290">
      <w:bodyDiv w:val="1"/>
      <w:marLeft w:val="0"/>
      <w:marRight w:val="0"/>
      <w:marTop w:val="0"/>
      <w:marBottom w:val="0"/>
      <w:divBdr>
        <w:top w:val="none" w:sz="0" w:space="0" w:color="auto"/>
        <w:left w:val="none" w:sz="0" w:space="0" w:color="auto"/>
        <w:bottom w:val="none" w:sz="0" w:space="0" w:color="auto"/>
        <w:right w:val="none" w:sz="0" w:space="0" w:color="auto"/>
      </w:divBdr>
    </w:div>
    <w:div w:id="349575764">
      <w:bodyDiv w:val="1"/>
      <w:marLeft w:val="0"/>
      <w:marRight w:val="0"/>
      <w:marTop w:val="0"/>
      <w:marBottom w:val="0"/>
      <w:divBdr>
        <w:top w:val="none" w:sz="0" w:space="0" w:color="auto"/>
        <w:left w:val="none" w:sz="0" w:space="0" w:color="auto"/>
        <w:bottom w:val="none" w:sz="0" w:space="0" w:color="auto"/>
        <w:right w:val="none" w:sz="0" w:space="0" w:color="auto"/>
      </w:divBdr>
    </w:div>
    <w:div w:id="519048629">
      <w:bodyDiv w:val="1"/>
      <w:marLeft w:val="0"/>
      <w:marRight w:val="0"/>
      <w:marTop w:val="0"/>
      <w:marBottom w:val="0"/>
      <w:divBdr>
        <w:top w:val="none" w:sz="0" w:space="0" w:color="auto"/>
        <w:left w:val="none" w:sz="0" w:space="0" w:color="auto"/>
        <w:bottom w:val="none" w:sz="0" w:space="0" w:color="auto"/>
        <w:right w:val="none" w:sz="0" w:space="0" w:color="auto"/>
      </w:divBdr>
    </w:div>
    <w:div w:id="523446405">
      <w:bodyDiv w:val="1"/>
      <w:marLeft w:val="0"/>
      <w:marRight w:val="0"/>
      <w:marTop w:val="0"/>
      <w:marBottom w:val="0"/>
      <w:divBdr>
        <w:top w:val="none" w:sz="0" w:space="0" w:color="auto"/>
        <w:left w:val="none" w:sz="0" w:space="0" w:color="auto"/>
        <w:bottom w:val="none" w:sz="0" w:space="0" w:color="auto"/>
        <w:right w:val="none" w:sz="0" w:space="0" w:color="auto"/>
      </w:divBdr>
    </w:div>
    <w:div w:id="796222923">
      <w:bodyDiv w:val="1"/>
      <w:marLeft w:val="0"/>
      <w:marRight w:val="0"/>
      <w:marTop w:val="0"/>
      <w:marBottom w:val="0"/>
      <w:divBdr>
        <w:top w:val="none" w:sz="0" w:space="0" w:color="auto"/>
        <w:left w:val="none" w:sz="0" w:space="0" w:color="auto"/>
        <w:bottom w:val="none" w:sz="0" w:space="0" w:color="auto"/>
        <w:right w:val="none" w:sz="0" w:space="0" w:color="auto"/>
      </w:divBdr>
    </w:div>
    <w:div w:id="970744246">
      <w:bodyDiv w:val="1"/>
      <w:marLeft w:val="0"/>
      <w:marRight w:val="0"/>
      <w:marTop w:val="0"/>
      <w:marBottom w:val="0"/>
      <w:divBdr>
        <w:top w:val="none" w:sz="0" w:space="0" w:color="auto"/>
        <w:left w:val="none" w:sz="0" w:space="0" w:color="auto"/>
        <w:bottom w:val="none" w:sz="0" w:space="0" w:color="auto"/>
        <w:right w:val="none" w:sz="0" w:space="0" w:color="auto"/>
      </w:divBdr>
    </w:div>
    <w:div w:id="1120417573">
      <w:bodyDiv w:val="1"/>
      <w:marLeft w:val="0"/>
      <w:marRight w:val="0"/>
      <w:marTop w:val="0"/>
      <w:marBottom w:val="0"/>
      <w:divBdr>
        <w:top w:val="none" w:sz="0" w:space="0" w:color="auto"/>
        <w:left w:val="none" w:sz="0" w:space="0" w:color="auto"/>
        <w:bottom w:val="none" w:sz="0" w:space="0" w:color="auto"/>
        <w:right w:val="none" w:sz="0" w:space="0" w:color="auto"/>
      </w:divBdr>
    </w:div>
    <w:div w:id="1232043440">
      <w:bodyDiv w:val="1"/>
      <w:marLeft w:val="0"/>
      <w:marRight w:val="0"/>
      <w:marTop w:val="0"/>
      <w:marBottom w:val="0"/>
      <w:divBdr>
        <w:top w:val="none" w:sz="0" w:space="0" w:color="auto"/>
        <w:left w:val="none" w:sz="0" w:space="0" w:color="auto"/>
        <w:bottom w:val="none" w:sz="0" w:space="0" w:color="auto"/>
        <w:right w:val="none" w:sz="0" w:space="0" w:color="auto"/>
      </w:divBdr>
    </w:div>
    <w:div w:id="1377663938">
      <w:bodyDiv w:val="1"/>
      <w:marLeft w:val="0"/>
      <w:marRight w:val="0"/>
      <w:marTop w:val="0"/>
      <w:marBottom w:val="0"/>
      <w:divBdr>
        <w:top w:val="none" w:sz="0" w:space="0" w:color="auto"/>
        <w:left w:val="none" w:sz="0" w:space="0" w:color="auto"/>
        <w:bottom w:val="none" w:sz="0" w:space="0" w:color="auto"/>
        <w:right w:val="none" w:sz="0" w:space="0" w:color="auto"/>
      </w:divBdr>
    </w:div>
    <w:div w:id="1858696039">
      <w:bodyDiv w:val="1"/>
      <w:marLeft w:val="0"/>
      <w:marRight w:val="0"/>
      <w:marTop w:val="0"/>
      <w:marBottom w:val="0"/>
      <w:divBdr>
        <w:top w:val="none" w:sz="0" w:space="0" w:color="auto"/>
        <w:left w:val="none" w:sz="0" w:space="0" w:color="auto"/>
        <w:bottom w:val="none" w:sz="0" w:space="0" w:color="auto"/>
        <w:right w:val="none" w:sz="0" w:space="0" w:color="auto"/>
      </w:divBdr>
    </w:div>
    <w:div w:id="1877425581">
      <w:bodyDiv w:val="1"/>
      <w:marLeft w:val="0"/>
      <w:marRight w:val="0"/>
      <w:marTop w:val="0"/>
      <w:marBottom w:val="0"/>
      <w:divBdr>
        <w:top w:val="none" w:sz="0" w:space="0" w:color="auto"/>
        <w:left w:val="none" w:sz="0" w:space="0" w:color="auto"/>
        <w:bottom w:val="none" w:sz="0" w:space="0" w:color="auto"/>
        <w:right w:val="none" w:sz="0" w:space="0" w:color="auto"/>
      </w:divBdr>
    </w:div>
    <w:div w:id="2033190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6</TotalTime>
  <Pages>6</Pages>
  <Words>11904</Words>
  <Characters>67855</Characters>
  <Application>Microsoft Office Word</Application>
  <DocSecurity>0</DocSecurity>
  <Lines>565</Lines>
  <Paragraphs>159</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7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6</cp:lastModifiedBy>
  <cp:revision>12</cp:revision>
  <dcterms:created xsi:type="dcterms:W3CDTF">2025-07-25T14:21:00Z</dcterms:created>
  <dcterms:modified xsi:type="dcterms:W3CDTF">2025-08-0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1s2K5DS"/&gt;&lt;style id="http://www.zotero.org/styles/vancouver" locale="fr-FR" hasBibliography="1" bibliographyStyleHasBeenSet="1"/&gt;&lt;prefs&gt;&lt;pref name="fieldType" value="Field"/&gt;&lt;/prefs&gt;&lt;/data&gt;</vt:lpwstr>
  </property>
</Properties>
</file>